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721D" w:rsidRPr="00BF773E" w:rsidRDefault="00BF1BB4" w:rsidP="00F8721D">
      <w:pPr>
        <w:spacing w:after="0" w:line="24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 xml:space="preserve"> </w:t>
      </w: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b/>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Default="00F8721D" w:rsidP="00BF1BB4">
      <w:pPr>
        <w:spacing w:after="0" w:line="480" w:lineRule="auto"/>
        <w:jc w:val="center"/>
        <w:rPr>
          <w:rFonts w:ascii="Times New Roman" w:eastAsia="Cambria" w:hAnsi="Times New Roman" w:cs="Times New Roman"/>
          <w:sz w:val="24"/>
          <w:szCs w:val="24"/>
          <w:lang w:eastAsia="en-US"/>
        </w:rPr>
      </w:pPr>
      <w:r w:rsidRPr="00BF773E">
        <w:rPr>
          <w:rFonts w:ascii="Times New Roman" w:eastAsia="Cambria" w:hAnsi="Times New Roman" w:cs="Times New Roman"/>
          <w:sz w:val="24"/>
          <w:szCs w:val="24"/>
          <w:lang w:eastAsia="en-US"/>
        </w:rPr>
        <w:t>E</w:t>
      </w:r>
      <w:r w:rsidR="00BF1BB4">
        <w:rPr>
          <w:rFonts w:ascii="Times New Roman" w:eastAsia="Cambria" w:hAnsi="Times New Roman" w:cs="Times New Roman"/>
          <w:sz w:val="24"/>
          <w:szCs w:val="24"/>
          <w:lang w:eastAsia="en-US"/>
        </w:rPr>
        <w:t>thical Dilemma: The Blue Nile Dam</w:t>
      </w:r>
    </w:p>
    <w:p w:rsidR="00BF1BB4" w:rsidRDefault="00BF1BB4" w:rsidP="00BF1BB4">
      <w:pPr>
        <w:spacing w:after="0" w:line="48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William L. Levitt</w:t>
      </w:r>
      <w:r w:rsidR="00DF623F">
        <w:rPr>
          <w:rFonts w:ascii="Times New Roman" w:eastAsia="Cambria" w:hAnsi="Times New Roman" w:cs="Times New Roman"/>
          <w:sz w:val="24"/>
          <w:szCs w:val="24"/>
          <w:lang w:eastAsia="en-US"/>
        </w:rPr>
        <w:t>, M.D.</w:t>
      </w:r>
    </w:p>
    <w:p w:rsidR="00F8721D" w:rsidRPr="00BF773E" w:rsidRDefault="00F8721D" w:rsidP="00BF1BB4">
      <w:pPr>
        <w:spacing w:after="0" w:line="48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b/>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A6589F" w:rsidP="00BF1BB4">
      <w:pPr>
        <w:spacing w:after="0" w:line="48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Presented</w:t>
      </w:r>
      <w:r w:rsidR="00BF1BB4">
        <w:rPr>
          <w:rFonts w:ascii="Times New Roman" w:eastAsia="Cambria" w:hAnsi="Times New Roman" w:cs="Times New Roman"/>
          <w:sz w:val="24"/>
          <w:szCs w:val="24"/>
          <w:lang w:eastAsia="en-US"/>
        </w:rPr>
        <w:t xml:space="preserve"> a</w:t>
      </w:r>
      <w:r w:rsidR="00F94F33">
        <w:rPr>
          <w:rFonts w:ascii="Times New Roman" w:eastAsia="Cambria" w:hAnsi="Times New Roman" w:cs="Times New Roman"/>
          <w:sz w:val="24"/>
          <w:szCs w:val="24"/>
          <w:lang w:eastAsia="en-US"/>
        </w:rPr>
        <w:t>s a S</w:t>
      </w:r>
      <w:r w:rsidR="00F8721D" w:rsidRPr="00BF773E">
        <w:rPr>
          <w:rFonts w:ascii="Times New Roman" w:eastAsia="Cambria" w:hAnsi="Times New Roman" w:cs="Times New Roman"/>
          <w:sz w:val="24"/>
          <w:szCs w:val="24"/>
          <w:lang w:eastAsia="en-US"/>
        </w:rPr>
        <w:t>ubmission to the</w:t>
      </w:r>
    </w:p>
    <w:p w:rsidR="00F8721D" w:rsidRDefault="00635757" w:rsidP="00BF1BB4">
      <w:pPr>
        <w:spacing w:after="0" w:line="48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Digital Repository of</w:t>
      </w:r>
    </w:p>
    <w:p w:rsidR="00F70780" w:rsidRPr="00BF773E" w:rsidRDefault="00F70780" w:rsidP="00BF1BB4">
      <w:pPr>
        <w:spacing w:after="0" w:line="48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Johns Hopkins School of Public Health</w:t>
      </w: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b/>
          <w:sz w:val="24"/>
          <w:szCs w:val="24"/>
          <w:lang w:eastAsia="en-US"/>
        </w:rPr>
      </w:pPr>
    </w:p>
    <w:p w:rsidR="00F8721D" w:rsidRPr="00BF773E" w:rsidRDefault="00F8721D" w:rsidP="00F8721D">
      <w:pPr>
        <w:spacing w:after="0" w:line="240" w:lineRule="auto"/>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BF1BB4" w:rsidP="00F8721D">
      <w:pPr>
        <w:spacing w:after="0" w:line="24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 xml:space="preserve"> </w:t>
      </w: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611A92" w:rsidP="00F8721D">
      <w:pPr>
        <w:spacing w:after="0" w:line="240" w:lineRule="auto"/>
        <w:jc w:val="center"/>
        <w:rPr>
          <w:rFonts w:ascii="Times New Roman" w:eastAsia="Cambria" w:hAnsi="Times New Roman" w:cs="Times New Roman"/>
          <w:sz w:val="24"/>
          <w:szCs w:val="24"/>
          <w:lang w:eastAsia="en-US"/>
        </w:rPr>
      </w:pPr>
      <w:r>
        <w:rPr>
          <w:rFonts w:ascii="Times New Roman" w:eastAsia="Cambria" w:hAnsi="Times New Roman" w:cs="Times New Roman"/>
          <w:sz w:val="24"/>
          <w:szCs w:val="24"/>
          <w:lang w:eastAsia="en-US"/>
        </w:rPr>
        <w:t xml:space="preserve"> </w:t>
      </w:r>
    </w:p>
    <w:p w:rsidR="00F8721D" w:rsidRPr="00BF773E" w:rsidRDefault="00F8721D" w:rsidP="00F8721D">
      <w:pPr>
        <w:spacing w:after="0" w:line="240" w:lineRule="auto"/>
        <w:jc w:val="center"/>
        <w:rPr>
          <w:rFonts w:ascii="Times New Roman" w:eastAsia="Cambria" w:hAnsi="Times New Roman" w:cs="Times New Roman"/>
          <w:sz w:val="24"/>
          <w:szCs w:val="24"/>
          <w:lang w:eastAsia="en-US"/>
        </w:rPr>
      </w:pPr>
    </w:p>
    <w:p w:rsidR="00F8721D" w:rsidRPr="00BF773E" w:rsidRDefault="00635757" w:rsidP="00F8721D">
      <w:pPr>
        <w:spacing w:after="0" w:line="240" w:lineRule="auto"/>
        <w:jc w:val="center"/>
        <w:rPr>
          <w:rFonts w:ascii="Times New Roman" w:hAnsi="Times New Roman" w:cs="Times New Roman"/>
        </w:rPr>
      </w:pPr>
      <w:r>
        <w:rPr>
          <w:rFonts w:ascii="Times New Roman" w:eastAsia="Cambria" w:hAnsi="Times New Roman" w:cs="Times New Roman"/>
          <w:sz w:val="24"/>
          <w:szCs w:val="24"/>
          <w:lang w:eastAsia="en-US"/>
        </w:rPr>
        <w:t>June 17</w:t>
      </w:r>
      <w:bookmarkStart w:id="0" w:name="_GoBack"/>
      <w:bookmarkEnd w:id="0"/>
      <w:r w:rsidR="00611A92">
        <w:rPr>
          <w:rFonts w:ascii="Times New Roman" w:eastAsia="Cambria" w:hAnsi="Times New Roman" w:cs="Times New Roman"/>
          <w:sz w:val="24"/>
          <w:szCs w:val="24"/>
          <w:lang w:eastAsia="en-US"/>
        </w:rPr>
        <w:t>, 2017</w:t>
      </w:r>
    </w:p>
    <w:p w:rsidR="00F8721D" w:rsidRDefault="00F8721D">
      <w:pPr>
        <w:rPr>
          <w:rFonts w:ascii="Times New Roman" w:hAnsi="Times New Roman" w:cs="Times New Roman"/>
          <w:b/>
          <w:sz w:val="24"/>
          <w:szCs w:val="24"/>
        </w:rPr>
      </w:pPr>
      <w:r>
        <w:rPr>
          <w:rFonts w:ascii="Times New Roman" w:hAnsi="Times New Roman" w:cs="Times New Roman"/>
          <w:b/>
          <w:sz w:val="24"/>
          <w:szCs w:val="24"/>
        </w:rPr>
        <w:br w:type="page"/>
      </w:r>
    </w:p>
    <w:p w:rsidR="006704CB" w:rsidRPr="00BF773E" w:rsidRDefault="00F41474" w:rsidP="00F7078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reface</w:t>
      </w:r>
    </w:p>
    <w:p w:rsidR="00FE6C63" w:rsidRPr="00BF773E" w:rsidRDefault="00FE6C63" w:rsidP="002E6B35">
      <w:pPr>
        <w:spacing w:line="480" w:lineRule="auto"/>
        <w:ind w:firstLine="720"/>
        <w:rPr>
          <w:rFonts w:ascii="Times New Roman" w:hAnsi="Times New Roman" w:cs="Times New Roman"/>
          <w:sz w:val="24"/>
          <w:szCs w:val="24"/>
        </w:rPr>
      </w:pPr>
      <w:r w:rsidRPr="00BF773E">
        <w:rPr>
          <w:rFonts w:ascii="Times New Roman" w:hAnsi="Times New Roman" w:cs="Times New Roman"/>
          <w:sz w:val="24"/>
          <w:szCs w:val="24"/>
        </w:rPr>
        <w:t>Tensions are high on the African continent. With topographical maps spread out on boardroom tables, contingency plans are being drawn as we speak for a pre-emptive military strike by Egypt on a dam under construction in Western Ethiopia. At issue is the question of a sovereign country’s right to complete dominion over internal waterways within its borders. Namely, may a country do as it wishes with rivers that pass through its territory if such alterations negatively impact neighboring countries, the environment, or in any way harm the people of its own country? Can the application of ethical orthodoxy assist us in determining the correct path for a country to follow? I believe it can; and I believe that it will lead us to the conclus</w:t>
      </w:r>
      <w:r w:rsidR="00064DBD" w:rsidRPr="00BF773E">
        <w:rPr>
          <w:rFonts w:ascii="Times New Roman" w:hAnsi="Times New Roman" w:cs="Times New Roman"/>
          <w:sz w:val="24"/>
          <w:szCs w:val="24"/>
        </w:rPr>
        <w:t>ion that the construction of this</w:t>
      </w:r>
      <w:r w:rsidRPr="00BF773E">
        <w:rPr>
          <w:rFonts w:ascii="Times New Roman" w:hAnsi="Times New Roman" w:cs="Times New Roman"/>
          <w:sz w:val="24"/>
          <w:szCs w:val="24"/>
        </w:rPr>
        <w:t xml:space="preserve"> dam is morally unsupportable</w:t>
      </w:r>
      <w:r w:rsidR="00064DBD" w:rsidRPr="00BF773E">
        <w:rPr>
          <w:rFonts w:ascii="Times New Roman" w:hAnsi="Times New Roman" w:cs="Times New Roman"/>
          <w:sz w:val="24"/>
          <w:szCs w:val="24"/>
        </w:rPr>
        <w:t>. I</w:t>
      </w:r>
      <w:r w:rsidRPr="00BF773E">
        <w:rPr>
          <w:rFonts w:ascii="Times New Roman" w:hAnsi="Times New Roman" w:cs="Times New Roman"/>
          <w:sz w:val="24"/>
          <w:szCs w:val="24"/>
        </w:rPr>
        <w:t>t violates both utilitarian and deontological precepts. It flies in</w:t>
      </w:r>
      <w:r w:rsidR="00A6589F">
        <w:rPr>
          <w:rFonts w:ascii="Times New Roman" w:hAnsi="Times New Roman" w:cs="Times New Roman"/>
          <w:sz w:val="24"/>
          <w:szCs w:val="24"/>
        </w:rPr>
        <w:t xml:space="preserve"> the</w:t>
      </w:r>
      <w:r w:rsidRPr="00BF773E">
        <w:rPr>
          <w:rFonts w:ascii="Times New Roman" w:hAnsi="Times New Roman" w:cs="Times New Roman"/>
          <w:sz w:val="24"/>
          <w:szCs w:val="24"/>
        </w:rPr>
        <w:t xml:space="preserve"> face of the basic principle of utilitarianism in that it will not provide happiness f</w:t>
      </w:r>
      <w:r w:rsidR="002B1941">
        <w:rPr>
          <w:rFonts w:ascii="Times New Roman" w:hAnsi="Times New Roman" w:cs="Times New Roman"/>
          <w:sz w:val="24"/>
          <w:szCs w:val="24"/>
        </w:rPr>
        <w:t xml:space="preserve">or the greatest number of people </w:t>
      </w:r>
      <w:r w:rsidR="002B1941">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author" : [ { "dropping-particle" : "", "family" : "Bentham", "given" : "Jeremy", "non-dropping-particle" : "", "parse-names" : false, "suffix" : "" } ], "id" : "ITEM-1", "issued" : { "date-parts" : [ [ "1996" ] ] }, "publisher" : "Clarendon Press", "title" : "The collected works of Jeremy Bentham: An introduction to the principles of morals and legislation.", "type" : "book" }, "uris" : [ "http://www.mendeley.com/documents/?uuid=e079f368-a947-4496-b2fa-16debeb8222c" ] } ], "mendeley" : { "formattedCitation" : "(1)", "plainTextFormattedCitation" : "(1)", "previouslyFormattedCitation" : "(1)" }, "properties" : { "noteIndex" : 0 }, "schema" : "https://github.com/citation-style-language/schema/raw/master/csl-citation.json" }</w:instrText>
      </w:r>
      <w:r w:rsidR="002B1941">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1)</w:t>
      </w:r>
      <w:r w:rsidR="002B1941">
        <w:rPr>
          <w:rFonts w:ascii="Times New Roman" w:hAnsi="Times New Roman" w:cs="Times New Roman"/>
          <w:sz w:val="24"/>
          <w:szCs w:val="24"/>
        </w:rPr>
        <w:fldChar w:fldCharType="end"/>
      </w:r>
      <w:r w:rsidRPr="00BF773E">
        <w:rPr>
          <w:rFonts w:ascii="Times New Roman" w:hAnsi="Times New Roman" w:cs="Times New Roman"/>
          <w:sz w:val="24"/>
          <w:szCs w:val="24"/>
        </w:rPr>
        <w:t xml:space="preserve"> . Deontologically, it ignores the categorical imperative of Kantian ethics by treating people as a means to an end and not as the end itself</w:t>
      </w:r>
      <w:r w:rsidRPr="00BF773E">
        <w:rPr>
          <w:rFonts w:ascii="Times New Roman" w:hAnsi="Times New Roman" w:cs="Times New Roman"/>
          <w:noProof/>
          <w:sz w:val="24"/>
          <w:szCs w:val="24"/>
        </w:rPr>
        <w:t xml:space="preserve"> </w:t>
      </w:r>
      <w:r w:rsidR="002B1941">
        <w:rPr>
          <w:rFonts w:ascii="Times New Roman" w:hAnsi="Times New Roman" w:cs="Times New Roman"/>
          <w:noProof/>
          <w:sz w:val="24"/>
          <w:szCs w:val="24"/>
        </w:rPr>
        <w:fldChar w:fldCharType="begin" w:fldLock="1"/>
      </w:r>
      <w:r w:rsidR="002B1941">
        <w:rPr>
          <w:rFonts w:ascii="Times New Roman" w:hAnsi="Times New Roman" w:cs="Times New Roman"/>
          <w:noProof/>
          <w:sz w:val="24"/>
          <w:szCs w:val="24"/>
        </w:rPr>
        <w:instrText>ADDIN CSL_CITATION { "citationItems" : [ { "id" : "ITEM-1", "itemData" : { "author" : [ { "dropping-particle" : "", "family" : "Kant", "given" : "I", "non-dropping-particle" : "", "parse-names" : false, "suffix" : "" }, { "dropping-particle" : "", "family" : "Gregor", "given" : "CMK Mary", "non-dropping-particle" : "", "parse-names" : false, "suffix" : "" } ], "id" : "ITEM-1", "issued" : { "date-parts" : [ [ "1785" ] ] }, "title" : "Kant: Groundwork of the metaphysics of morals (Cambridge texts in the history of philosophy)", "type" : "article-journal" }, "uris" : [ "http://www.mendeley.com/documents/?uuid=7710dfb0-7a24-3ea7-93cc-f2c59a189bd6" ] } ], "mendeley" : { "formattedCitation" : "(2)", "plainTextFormattedCitation" : "(2)", "previouslyFormattedCitation" : "(2)" }, "properties" : { "noteIndex" : 0 }, "schema" : "https://github.com/citation-style-language/schema/raw/master/csl-citation.json" }</w:instrText>
      </w:r>
      <w:r w:rsidR="002B1941">
        <w:rPr>
          <w:rFonts w:ascii="Times New Roman" w:hAnsi="Times New Roman" w:cs="Times New Roman"/>
          <w:noProof/>
          <w:sz w:val="24"/>
          <w:szCs w:val="24"/>
        </w:rPr>
        <w:fldChar w:fldCharType="separate"/>
      </w:r>
      <w:r w:rsidR="002B1941" w:rsidRPr="002B1941">
        <w:rPr>
          <w:rFonts w:ascii="Times New Roman" w:hAnsi="Times New Roman" w:cs="Times New Roman"/>
          <w:noProof/>
          <w:sz w:val="24"/>
          <w:szCs w:val="24"/>
        </w:rPr>
        <w:t>(2)</w:t>
      </w:r>
      <w:r w:rsidR="002B1941">
        <w:rPr>
          <w:rFonts w:ascii="Times New Roman" w:hAnsi="Times New Roman" w:cs="Times New Roman"/>
          <w:noProof/>
          <w:sz w:val="24"/>
          <w:szCs w:val="24"/>
        </w:rPr>
        <w:fldChar w:fldCharType="end"/>
      </w:r>
      <w:r w:rsidR="002B1941">
        <w:rPr>
          <w:rFonts w:ascii="Times New Roman" w:hAnsi="Times New Roman" w:cs="Times New Roman"/>
          <w:noProof/>
          <w:sz w:val="24"/>
          <w:szCs w:val="24"/>
        </w:rPr>
        <w:t xml:space="preserve">. </w:t>
      </w:r>
      <w:r w:rsidRPr="00BF773E">
        <w:rPr>
          <w:rFonts w:ascii="Times New Roman" w:hAnsi="Times New Roman" w:cs="Times New Roman"/>
          <w:sz w:val="24"/>
          <w:szCs w:val="24"/>
        </w:rPr>
        <w:t xml:space="preserve">In complete disregard for its duty to treat its people fairly and the right of the people to expect justice and equanimity from their leaders, the Ethiopian government has already begun work on the massive project. Lastly, but foremost in challenging the project, is the existence of ethically sound alternatives to the construction of what threatens to be the </w:t>
      </w:r>
      <w:r w:rsidR="00D45FF1">
        <w:rPr>
          <w:rFonts w:ascii="Times New Roman" w:hAnsi="Times New Roman" w:cs="Times New Roman"/>
          <w:sz w:val="24"/>
          <w:szCs w:val="24"/>
        </w:rPr>
        <w:t>seventh</w:t>
      </w:r>
      <w:r w:rsidRPr="00BF773E">
        <w:rPr>
          <w:rFonts w:ascii="Times New Roman" w:hAnsi="Times New Roman" w:cs="Times New Roman"/>
          <w:sz w:val="24"/>
          <w:szCs w:val="24"/>
        </w:rPr>
        <w:t xml:space="preserve"> largest dam in the world </w:t>
      </w:r>
      <w:r w:rsidR="002B1941">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id" : "ITEM-1", "issued" : { "date-parts" : [ [ "0" ] ] }, "publisher" : "Water Technology", "title" : "Grand Ethiopian Renaissance Dam Project, Benishangul-Gumuz, Ethiopia", "type" : "book" }, "uris" : [ "http://www.mendeley.com/documents/?uuid=03927220-47a4-31eb-b415-b15b5f230c4d" ] } ], "mendeley" : { "formattedCitation" : "(3)", "plainTextFormattedCitation" : "(3)", "previouslyFormattedCitation" : "(3)" }, "properties" : { "noteIndex" : 0 }, "schema" : "https://github.com/citation-style-language/schema/raw/master/csl-citation.json" }</w:instrText>
      </w:r>
      <w:r w:rsidR="002B1941">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3)</w:t>
      </w:r>
      <w:r w:rsidR="002B1941">
        <w:rPr>
          <w:rFonts w:ascii="Times New Roman" w:hAnsi="Times New Roman" w:cs="Times New Roman"/>
          <w:sz w:val="24"/>
          <w:szCs w:val="24"/>
        </w:rPr>
        <w:fldChar w:fldCharType="end"/>
      </w:r>
      <w:r w:rsidR="002B1941">
        <w:rPr>
          <w:rFonts w:ascii="Times New Roman" w:hAnsi="Times New Roman" w:cs="Times New Roman"/>
          <w:sz w:val="24"/>
          <w:szCs w:val="24"/>
        </w:rPr>
        <w:t>.</w:t>
      </w:r>
      <w:r w:rsidR="00C00406">
        <w:rPr>
          <w:rFonts w:ascii="Times New Roman" w:hAnsi="Times New Roman" w:cs="Times New Roman"/>
          <w:sz w:val="24"/>
          <w:szCs w:val="24"/>
        </w:rPr>
        <w:t xml:space="preserve"> </w:t>
      </w:r>
    </w:p>
    <w:p w:rsidR="00F41474" w:rsidRDefault="00F41474" w:rsidP="00F4147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F41474" w:rsidRPr="00F41474" w:rsidRDefault="00F41474" w:rsidP="00F41474">
      <w:pPr>
        <w:spacing w:after="0" w:line="480" w:lineRule="auto"/>
        <w:ind w:firstLine="720"/>
        <w:rPr>
          <w:rFonts w:ascii="Times New Roman" w:hAnsi="Times New Roman" w:cs="Times New Roman"/>
          <w:sz w:val="24"/>
          <w:szCs w:val="24"/>
        </w:rPr>
      </w:pPr>
      <w:r w:rsidRPr="00F41474">
        <w:rPr>
          <w:rFonts w:ascii="Times New Roman" w:hAnsi="Times New Roman" w:cs="Times New Roman"/>
          <w:sz w:val="24"/>
          <w:szCs w:val="24"/>
        </w:rPr>
        <w:t xml:space="preserve">The  Al-Monitor, an online news journal which hails itself as ”The Pulse of the Middle East”,  published an article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www.al-monitor.com/pulse/originals/2016/08/egypt-ethiopia-renaissance-dam-construction-progress-talks.html", "accessed" : { "date-parts" : [ [ "2017", "3", "31" ] ] }, "author" : [ { "dropping-particle" : "", "family" : "Aman", "given" : "Ayah", "non-dropping-particle" : "", "parse-names" : false, "suffix" : "" } ], "container-title" : "Al-Monitor: The Pulse of the Middle East", "id" : "ITEM-1", "issued" : { "date-parts" : [ [ "2016" ] ] }, "title" : "Dam construction going full steam ahead while Egypt-Ethiopia talks stall.", "type" : "webpage" }, "uris" : [ "http://www.mendeley.com/documents/?uuid=6b345311-24da-494f-a4fb-5d87fea4c245" ] } ], "mendeley" : { "formattedCitation" : "(4)", "plainTextFormattedCitation" : "(4)", "previouslyFormattedCitation" : "(4)"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4)</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in late 2016 reviewing the status of the massive Grand Ethiopian Renaissance Dam on the Nile River. Under construction since 2010, the dam, when completed, </w:t>
      </w:r>
      <w:r w:rsidRPr="00F41474">
        <w:rPr>
          <w:rFonts w:ascii="Times New Roman" w:hAnsi="Times New Roman" w:cs="Times New Roman"/>
          <w:sz w:val="24"/>
          <w:szCs w:val="24"/>
        </w:rPr>
        <w:lastRenderedPageBreak/>
        <w:t xml:space="preserve">will be the seventh largest in the world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www.bloomberg.com/news/articles/2015-05-12/ethiopians-rally-olympic-style-chip-in-on-bonds-for-dam", "accessed" : { "date-parts" : [ [ "2017", "4", "6" ] ] }, "author" : [ { "dropping-particle" : "", "family" : "Davison", "given" : "William", "non-dropping-particle" : "", "parse-names" : false, "suffix" : "" } ], "container-title" : "Bloomberg", "id" : "ITEM-1", "issued" : { "date-parts" : [ [ "2015" ] ] }, "title" : "Ethiopians Rally Olympic-Style, Chip in on Bonds for Dam - Bloomberg", "type" : "webpage" }, "uris" : [ "http://www.mendeley.com/documents/?uuid=aadaf770-e4f3-365f-9a55-32b7fa233b3d" ] } ], "mendeley" : { "formattedCitation" : "(5)", "plainTextFormattedCitation" : "(5)", "previouslyFormattedCitation" : "(5)"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5)</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The article highlights the controversy surrounding the dam and its effect on Egypt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www.hydroworld.com/articles/2017/03/ethiopia-says-planned-attack-on-grand-ethiopian-renaissance-dam-stopped.html", "accessed" : { "date-parts" : [ [ "2017", "4", "1" ] ] }, "author" : [ { "dropping-particle" : "", "family" : "Ingram", "given" : "Elizabeth", "non-dropping-particle" : "", "parse-names" : false, "suffix" : "" } ], "container-title" : "HydroWorld International", "id" : "ITEM-1", "issued" : { "date-parts" : [ [ "2017" ] ] }, "title" : "Ethiopia says planned attack on Grand Ethiopian Renaissance Dam stopped - HydroWorld", "type" : "webpage" }, "uris" : [ "http://www.mendeley.com/documents/?uuid=b2af5689-5ef9-3876-bb0e-3e31f2d9072a" ] } ], "mendeley" : { "formattedCitation" : "(6)", "plainTextFormattedCitation" : "(6)", "previouslyFormattedCitation" : "(6)"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6)</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a riparian country that borders the Nile downstream, for which the Nile River is the sole source of fresh water. With a population of over 90 million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www.cia.gov/library/publications/the-world-factbook/geos/eg.html", "accessed" : { "date-parts" : [ [ "2017", "4", "1" ] ] }, "author" : [ { "dropping-particle" : "", "family" : "CIA", "given" : "", "non-dropping-particle" : "", "parse-names" : false, "suffix" : "" } ], "container-title" : "The World Factbook", "id" : "ITEM-1", "issued" : { "date-parts" : [ [ "2017" ] ] }, "title" : "The World Factbook \u2014 Central Intelligence Agency", "type" : "webpage" }, "uris" : [ "http://www.mendeley.com/documents/?uuid=9f395a6e-4ec9-3f9a-9953-7dd6290b65a8" ] } ], "mendeley" : { "formattedCitation" : "(7)", "plainTextFormattedCitation" : "(7)", "previouslyFormattedCitation" : "(7)"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7)</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Egypt is concerned that any diminution in the flow of water will affect the people directly and have a measured and strongly negative impact on Egyptian agriculture as well. Energy-poor Ethiopia sees the dam as a legitimate carbon-free alternative to energy generation; excess energy will be sold and is a potential source of additional income for the country.</w:t>
      </w:r>
    </w:p>
    <w:p w:rsidR="00F41474" w:rsidRPr="00F41474" w:rsidRDefault="00F41474" w:rsidP="00F41474">
      <w:pPr>
        <w:spacing w:after="0" w:line="480" w:lineRule="auto"/>
        <w:ind w:firstLine="720"/>
        <w:rPr>
          <w:rFonts w:ascii="Times New Roman" w:hAnsi="Times New Roman" w:cs="Times New Roman"/>
          <w:sz w:val="24"/>
          <w:szCs w:val="24"/>
        </w:rPr>
      </w:pPr>
      <w:r w:rsidRPr="00F41474">
        <w:rPr>
          <w:rFonts w:ascii="Times New Roman" w:hAnsi="Times New Roman" w:cs="Times New Roman"/>
          <w:sz w:val="24"/>
          <w:szCs w:val="24"/>
        </w:rPr>
        <w:t xml:space="preserve">While we may not be able to stop the construction of the dam, as Public Health professionals we have a responsibility to help society transition away from hydroelectric power. With our present-day shift toward evidence-based decision-making, we must commence data collection now as a base line reference level for the dam and for the region. Subsequent longitudinal studies of disease incidence rates will provide needed insight. This data will be instrumental in convincing international water rights agencies to more closely monitor, vet, and restrict the proliferation of dams worldwide. Alternative energy sources are plentiful. Spain and Morocco have successfully constructed solar towers which have zero impact on the environment and efficiently provide energy to entire cities.  </w:t>
      </w:r>
    </w:p>
    <w:p w:rsidR="00F41474" w:rsidRPr="00F41474" w:rsidRDefault="00F41474" w:rsidP="00F41474">
      <w:pPr>
        <w:spacing w:after="0" w:line="480" w:lineRule="auto"/>
        <w:ind w:firstLine="720"/>
        <w:rPr>
          <w:rFonts w:ascii="Times New Roman" w:hAnsi="Times New Roman" w:cs="Times New Roman"/>
          <w:sz w:val="24"/>
          <w:szCs w:val="24"/>
        </w:rPr>
      </w:pPr>
      <w:r w:rsidRPr="00F41474">
        <w:rPr>
          <w:rFonts w:ascii="Times New Roman" w:hAnsi="Times New Roman" w:cs="Times New Roman"/>
          <w:sz w:val="24"/>
          <w:szCs w:val="24"/>
        </w:rPr>
        <w:t xml:space="preserve">To students of public health anxious to enter the fray, Ethiopia may seem an attractive venue as a LMIC </w:t>
      </w:r>
      <w:r w:rsidR="0065177F">
        <w:rPr>
          <w:rFonts w:ascii="Times New Roman" w:hAnsi="Times New Roman" w:cs="Times New Roman"/>
          <w:sz w:val="24"/>
          <w:szCs w:val="24"/>
        </w:rPr>
        <w:t xml:space="preserve">(low and middle income countries) </w:t>
      </w:r>
      <w:r w:rsidRPr="00F41474">
        <w:rPr>
          <w:rFonts w:ascii="Times New Roman" w:hAnsi="Times New Roman" w:cs="Times New Roman"/>
          <w:sz w:val="24"/>
          <w:szCs w:val="24"/>
        </w:rPr>
        <w:t xml:space="preserve">country with many natural resources and dependent on assistance from the Global North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DOI" : "10.1186/1744-8603-9-32", "abstract" : "Background: The body of research and practice regarding student volunteer abroad experiences largely focuses on ensuring the optimal learning experience for the student from the Global North, without equivalent attention to the benefits, if any, to the host institution in the Global South. In this debate article, we examine an often overlooked component of global student volunteer programs: the views of the local partner on what makes for a mutually beneficial partnership between volunteers from the Global North and institutions in the Global South. Discussion: To guide our discussion, we drew upon the experiences of a Kenyan NGO with a Canadian student volunteer in the summer of 2012, organized via a formalized partnership with a Canadian university. We found that the approach of the NGO to hosting the student mirrored the organizational behaviour theories of Margaret J. Wheatley, who emphasized a disorderly or 'chaotic' approach to acquiring impactful change, coupled with a focus on building solid human relationships. Rather than following a set of rigid goals or tasks, the student was encouraged to critically engage and participate in all aspects of the culture of the organization and country, to naturally discover an area where his priorities aligned with the needs of the NGO. Solid networks and interpersonal connections resulted in a process useful for the organization long after the student's short-term placement ended. Summary: Our discussion reveals key features of successful academic volunteer abroad placements: equal partnership in the design phase between organizations in the Global North and Global South; the absence of rigid structures or preplanned tasks during the student's placement; participatory observation and critical engagement of the student volunteer; and a willingness of the partners to measure impact by the resultant process instead of tangible outcomes.", "author" : [ { "dropping-particle" : "", "family" : "Ouma", "given" : "Brian", "non-dropping-particle" : "", "parse-names" : false, "suffix" : "" }, { "dropping-particle" : "", "family" : "Dimaras", "given" : "Helen", "non-dropping-particle" : "", "parse-names" : false, "suffix" : "" } ], "container-title" : "BioMed Central: Globalization and Health", "id" : "ITEM-1", "issue" : "32", "issued" : { "date-parts" : [ [ "2013" ] ] }, "page" : "1-6", "title" : "Views from the global south: exploring how student volunteers from the global north can achieve sustainable impact in global health", "type" : "article-journal", "volume" : "9" }, "uris" : [ "http://www.mendeley.com/documents/?uuid=e91235c3-c2ff-31b5-ab0c-d0305191a369" ] } ], "mendeley" : { "formattedCitation" : "(8)", "plainTextFormattedCitation" : "(8)", "previouslyFormattedCitation" : "(8)"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8)</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Unfortunately, it is also one of the most dangerous places to volunteer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ethiopia.usembassy.gov/warden_information/elevated-kidnapping-threat-for-u.s.-citizens-in-somali-region-of-ethiopia", "accessed" : { "date-parts" : [ [ "2017", "4", "6" ] ] }, "container-title" : "United States Embassy Addis Ababa", "id" : "ITEM-1", "issued" : { "date-parts" : [ [ "2017" ] ] }, "title" : "Message for U.S Citizens | Embassy of the United States Addis Ababa, Ethiopia", "type" : "webpage" }, "uris" : [ "http://www.mendeley.com/documents/?uuid=02b9d1f7-7981-3aa2-b4ba-ff44a43aafc0" ] } ], "mendeley" : { "formattedCitation" : "(9)", "plainTextFormattedCitation" : "(9)", "previouslyFormattedCitation" : "(9)"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9)</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In addition to the already existing health hazards of yellow fever, polio, and schistosomiasis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wwwnc.cdc.gov/travel/destinations/clinician/none/ethiopia", "accessed" : { "date-parts" : [ [ "2017", "4", "6" ] ] }, "container-title" : "Centers for Disease Control and Prevention", "id" : "ITEM-1", "issued" : { "date-parts" : [ [ "2017" ] ] }, "title" : "Health Information for Travelers to Ethiopia - Clinician view | Travelers' Health | CDC", "type" : "webpage" }, "uris" : [ "http://www.mendeley.com/documents/?uuid=76ca4378-e44f-3d31-ab7c-4774a5ce40da" ] } ], "mendeley" : { "formattedCitation" : "(10)", "plainTextFormattedCitation" : "(10)", "previouslyFormattedCitation" : "(10)"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10)</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 there is a level of lawlessness that the US State Dept. rates</w:t>
      </w:r>
      <w:r w:rsidR="00FA3E57">
        <w:rPr>
          <w:rFonts w:ascii="Times New Roman" w:hAnsi="Times New Roman" w:cs="Times New Roman"/>
          <w:sz w:val="24"/>
          <w:szCs w:val="24"/>
        </w:rPr>
        <w:t xml:space="preserve">, as of this date, </w:t>
      </w:r>
      <w:r w:rsidRPr="00F41474">
        <w:rPr>
          <w:rFonts w:ascii="Times New Roman" w:hAnsi="Times New Roman" w:cs="Times New Roman"/>
          <w:sz w:val="24"/>
          <w:szCs w:val="24"/>
        </w:rPr>
        <w:t xml:space="preserve">as “high”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author" : [ { "dropping-particle" : "", "family" : "US_State_Dept", "given" : "", "non-dropping-particle" : "", "parse-names" : false, "suffix" : "" } ], "id" : "ITEM-1", "issued" : { "date-parts" : [ [ "2017" ] ] }, "title" : "Ethiopia: International Travel", "type" : "report" }, "uris" : [ "http://www.mendeley.com/documents/?uuid=b2c323a5-6884-38fa-86b6-cb9b21af41c9" ] } ], "mendeley" : { "formattedCitation" : "(11)", "plainTextFormattedCitation" : "(11)", "previouslyFormattedCitation" : "(11)"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11)</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In addition, with the construction of the hotly debated mega-</w:t>
      </w:r>
      <w:r w:rsidRPr="00F41474">
        <w:rPr>
          <w:rFonts w:ascii="Times New Roman" w:hAnsi="Times New Roman" w:cs="Times New Roman"/>
          <w:sz w:val="24"/>
          <w:szCs w:val="24"/>
        </w:rPr>
        <w:lastRenderedPageBreak/>
        <w:t xml:space="preserve">dam nearing completion there is a clear and present risk of open confrontation with Sudan and/or Egypt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www.forbes.com/sites/stratfor/2013/06/13/how-egypt-might-try-to-stop-ethiopias-dam-project/#4c8d1c71ea99", "accessed" : { "date-parts" : [ [ "2017", "4", "6" ] ] }, "author" : [ { "dropping-particle" : "", "family" : "Stratfor", "given" : "", "non-dropping-particle" : "", "parse-names" : false, "suffix" : "" } ], "container-title" : "Forbes", "id" : "ITEM-1", "issued" : { "date-parts" : [ [ "2013" ] ] }, "title" : "How Egypt Might Try To Stop Ethiopia's Dam Project", "type" : "webpage" }, "uris" : [ "http://www.mendeley.com/documents/?uuid=3f34870c-5165-3c34-bd3e-f06f30c20eca" ] } ], "mendeley" : { "formattedCitation" : "(12)", "plainTextFormattedCitation" : "(12)", "previouslyFormattedCitation" : "(12)"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12)</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w:t>
      </w:r>
    </w:p>
    <w:p w:rsidR="00F41474" w:rsidRPr="00F41474" w:rsidRDefault="00F41474" w:rsidP="00F41474">
      <w:pPr>
        <w:spacing w:after="0" w:line="480" w:lineRule="auto"/>
        <w:ind w:firstLine="720"/>
        <w:rPr>
          <w:rFonts w:ascii="Times New Roman" w:hAnsi="Times New Roman" w:cs="Times New Roman"/>
          <w:sz w:val="24"/>
          <w:szCs w:val="24"/>
        </w:rPr>
      </w:pPr>
      <w:r w:rsidRPr="00F41474">
        <w:rPr>
          <w:rFonts w:ascii="Times New Roman" w:hAnsi="Times New Roman" w:cs="Times New Roman"/>
          <w:sz w:val="24"/>
          <w:szCs w:val="24"/>
        </w:rPr>
        <w:t xml:space="preserve">The greatest danger, however, has yet to surface. Once complete, the dam will amass a reservoir of standing water of enormous proportion, a perfect breeding ground in a tropical environment for snail </w:t>
      </w:r>
      <w:proofErr w:type="spellStart"/>
      <w:r w:rsidRPr="00F41474">
        <w:rPr>
          <w:rFonts w:ascii="Times New Roman" w:hAnsi="Times New Roman" w:cs="Times New Roman"/>
          <w:sz w:val="24"/>
          <w:szCs w:val="24"/>
        </w:rPr>
        <w:t>sporocysts</w:t>
      </w:r>
      <w:proofErr w:type="spellEnd"/>
      <w:r w:rsidRPr="00F41474">
        <w:rPr>
          <w:rFonts w:ascii="Times New Roman" w:hAnsi="Times New Roman" w:cs="Times New Roman"/>
          <w:sz w:val="24"/>
          <w:szCs w:val="24"/>
        </w:rPr>
        <w:t xml:space="preserve"> </w:t>
      </w:r>
      <w:r w:rsidRPr="00F41474">
        <w:rPr>
          <w:rFonts w:ascii="Times New Roman" w:hAnsi="Times New Roman" w:cs="Times New Roman"/>
          <w:sz w:val="24"/>
          <w:szCs w:val="24"/>
        </w:rPr>
        <w:fldChar w:fldCharType="begin" w:fldLock="1"/>
      </w:r>
      <w:r w:rsidR="002B1941">
        <w:rPr>
          <w:rFonts w:ascii="Times New Roman" w:hAnsi="Times New Roman" w:cs="Times New Roman"/>
          <w:sz w:val="24"/>
          <w:szCs w:val="24"/>
        </w:rPr>
        <w:instrText>ADDIN CSL_CITATION { "citationItems" : [ { "id" : "ITEM-1", "itemData" : { "URL" : "https://www.cdc.gov/parasites/schistosomiasis/biology.html", "accessed" : { "date-parts" : [ [ "2017", "4", "6" ] ] }, "container-title" : "CDC: Parasites - Schistosomiasis", "id" : "ITEM-1", "issued" : { "date-parts" : [ [ "2017" ] ] }, "title" : "CDC - Schistosomiasis - Biology", "type" : "webpage" }, "uris" : [ "http://www.mendeley.com/documents/?uuid=7b48c801-dda3-3416-892e-149dcbabac02" ] } ], "mendeley" : { "formattedCitation" : "(13)", "plainTextFormattedCitation" : "(13)", "previouslyFormattedCitation" : "(13)" }, "properties" : { "noteIndex" : 0 }, "schema" : "https://github.com/citation-style-language/schema/raw/master/csl-citation.json" }</w:instrText>
      </w:r>
      <w:r w:rsidRPr="00F41474">
        <w:rPr>
          <w:rFonts w:ascii="Times New Roman" w:hAnsi="Times New Roman" w:cs="Times New Roman"/>
          <w:sz w:val="24"/>
          <w:szCs w:val="24"/>
        </w:rPr>
        <w:fldChar w:fldCharType="separate"/>
      </w:r>
      <w:r w:rsidR="002B1941" w:rsidRPr="002B1941">
        <w:rPr>
          <w:rFonts w:ascii="Times New Roman" w:hAnsi="Times New Roman" w:cs="Times New Roman"/>
          <w:noProof/>
          <w:sz w:val="24"/>
          <w:szCs w:val="24"/>
        </w:rPr>
        <w:t>(13)</w:t>
      </w:r>
      <w:r w:rsidRPr="00F41474">
        <w:rPr>
          <w:rFonts w:ascii="Times New Roman" w:hAnsi="Times New Roman" w:cs="Times New Roman"/>
          <w:sz w:val="24"/>
          <w:szCs w:val="24"/>
        </w:rPr>
        <w:fldChar w:fldCharType="end"/>
      </w:r>
      <w:r w:rsidRPr="00F41474">
        <w:rPr>
          <w:rFonts w:ascii="Times New Roman" w:hAnsi="Times New Roman" w:cs="Times New Roman"/>
          <w:sz w:val="24"/>
          <w:szCs w:val="24"/>
        </w:rPr>
        <w:t xml:space="preserve"> and with that, the likelihood of an unparalleled epidemic of schistosomiasis.</w:t>
      </w:r>
    </w:p>
    <w:p w:rsidR="00F41474" w:rsidRDefault="00F41474" w:rsidP="00F41474">
      <w:pPr>
        <w:spacing w:after="0" w:line="480" w:lineRule="auto"/>
        <w:ind w:firstLine="720"/>
        <w:rPr>
          <w:rFonts w:ascii="Times New Roman" w:hAnsi="Times New Roman" w:cs="Times New Roman"/>
          <w:sz w:val="24"/>
          <w:szCs w:val="24"/>
        </w:rPr>
      </w:pPr>
      <w:r w:rsidRPr="00F41474">
        <w:rPr>
          <w:rFonts w:ascii="Times New Roman" w:hAnsi="Times New Roman" w:cs="Times New Roman"/>
          <w:sz w:val="24"/>
          <w:szCs w:val="24"/>
        </w:rPr>
        <w:t>For many of us, the construction of this dam is a missed opportunity for strengthening of ties between friction-prone neighboring nations. With the guidance of seasoned negotiators and policy experts, Sudan, Ethiopia, and Egypt could have participated jointly in the construction of a solar tower in the Sahara with each contributing workers, security forces, and sharing of the energy produced. Instead we se</w:t>
      </w:r>
      <w:r w:rsidR="00170048">
        <w:rPr>
          <w:rFonts w:ascii="Times New Roman" w:hAnsi="Times New Roman" w:cs="Times New Roman"/>
          <w:sz w:val="24"/>
          <w:szCs w:val="24"/>
        </w:rPr>
        <w:t>e an ethically dubious decision</w:t>
      </w:r>
      <w:r w:rsidRPr="00F41474">
        <w:rPr>
          <w:rFonts w:ascii="Times New Roman" w:hAnsi="Times New Roman" w:cs="Times New Roman"/>
          <w:sz w:val="24"/>
          <w:szCs w:val="24"/>
        </w:rPr>
        <w:t xml:space="preserve"> to construct the dam and a strongly fissiparous result which could very quickly evolve into armed conflict.</w:t>
      </w:r>
      <w:r w:rsidR="00BD0A1E">
        <w:rPr>
          <w:rFonts w:ascii="Times New Roman" w:hAnsi="Times New Roman" w:cs="Times New Roman"/>
          <w:sz w:val="24"/>
          <w:szCs w:val="24"/>
        </w:rPr>
        <w:t xml:space="preserve"> </w:t>
      </w:r>
      <w:r w:rsidR="00066EE0">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Levitt", "given" : "William L.", "non-dropping-particle" : "", "parse-names" : false, "suffix" : "" } ], "id" : "ITEM-1", "issued" : { "date-parts" : [ [ "2017" ] ] }, "publisher" : "Johns Hopkins School of Public Health", "publisher-place" : "Baltimore", "title" : "Re: Current Event Posting [Online discussion post] International Travel Preparation, Wellness, and Safety.", "type" : "report" }, "uris" : [ "http://www.mendeley.com/documents/?uuid=e4267a0f-9ff2-4dd7-ba3f-f7db4ead599c" ] } ], "mendeley" : { "formattedCitation" : "(14)", "plainTextFormattedCitation" : "(14)", "previouslyFormattedCitation" : "(14)" }, "properties" : { "noteIndex" : 0 }, "schema" : "https://github.com/citation-style-language/schema/raw/master/csl-citation.json" }</w:instrText>
      </w:r>
      <w:r w:rsidR="00066EE0">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4)</w:t>
      </w:r>
      <w:r w:rsidR="00066EE0">
        <w:rPr>
          <w:rFonts w:ascii="Times New Roman" w:hAnsi="Times New Roman" w:cs="Times New Roman"/>
          <w:sz w:val="24"/>
          <w:szCs w:val="24"/>
        </w:rPr>
        <w:fldChar w:fldCharType="end"/>
      </w:r>
    </w:p>
    <w:p w:rsidR="006704CB" w:rsidRPr="00BF773E" w:rsidRDefault="006704CB" w:rsidP="00F41474">
      <w:pPr>
        <w:spacing w:line="480" w:lineRule="auto"/>
        <w:jc w:val="center"/>
        <w:rPr>
          <w:rFonts w:ascii="Times New Roman" w:hAnsi="Times New Roman" w:cs="Times New Roman"/>
          <w:b/>
          <w:sz w:val="24"/>
          <w:szCs w:val="24"/>
        </w:rPr>
      </w:pPr>
      <w:r w:rsidRPr="00BF773E">
        <w:rPr>
          <w:rFonts w:ascii="Times New Roman" w:hAnsi="Times New Roman" w:cs="Times New Roman"/>
          <w:b/>
          <w:sz w:val="24"/>
          <w:szCs w:val="24"/>
        </w:rPr>
        <w:t>Analysis</w:t>
      </w:r>
    </w:p>
    <w:p w:rsidR="00FE6C63" w:rsidRPr="00BF773E" w:rsidRDefault="00FE6C63" w:rsidP="00DB20C0">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Ethiopia insists that the dam will benefit all; that it is as much for the benefit of the entirety of the African ecumene as for the riparian countries of Ethiopia, Sudan and Egypt. Those in favor of the construction of the dam cite the following reasons:</w:t>
      </w:r>
    </w:p>
    <w:p w:rsidR="00FE6C63" w:rsidRPr="00BF773E" w:rsidRDefault="00064DBD" w:rsidP="002E6B35">
      <w:pPr>
        <w:pStyle w:val="ListParagraph"/>
        <w:numPr>
          <w:ilvl w:val="0"/>
          <w:numId w:val="2"/>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dam will provide an abundan</w:t>
      </w:r>
      <w:r w:rsidRPr="00BF773E">
        <w:rPr>
          <w:rFonts w:ascii="Times New Roman" w:hAnsi="Times New Roman" w:cs="Times New Roman"/>
          <w:sz w:val="24"/>
          <w:szCs w:val="24"/>
        </w:rPr>
        <w:t>t supply of hydroelectric power.</w:t>
      </w:r>
    </w:p>
    <w:p w:rsidR="00FE6C63" w:rsidRPr="00BF773E" w:rsidRDefault="00064DBD" w:rsidP="002E6B35">
      <w:pPr>
        <w:pStyle w:val="ListParagraph"/>
        <w:numPr>
          <w:ilvl w:val="0"/>
          <w:numId w:val="2"/>
        </w:numPr>
        <w:spacing w:line="480" w:lineRule="auto"/>
        <w:rPr>
          <w:rFonts w:ascii="Times New Roman" w:hAnsi="Times New Roman" w:cs="Times New Roman"/>
          <w:sz w:val="24"/>
          <w:szCs w:val="24"/>
        </w:rPr>
      </w:pPr>
      <w:r w:rsidRPr="00BF773E">
        <w:rPr>
          <w:rFonts w:ascii="Times New Roman" w:hAnsi="Times New Roman" w:cs="Times New Roman"/>
          <w:sz w:val="24"/>
          <w:szCs w:val="24"/>
        </w:rPr>
        <w:t>B</w:t>
      </w:r>
      <w:r w:rsidR="00FE6C63" w:rsidRPr="00BF773E">
        <w:rPr>
          <w:rFonts w:ascii="Times New Roman" w:hAnsi="Times New Roman" w:cs="Times New Roman"/>
          <w:sz w:val="24"/>
          <w:szCs w:val="24"/>
        </w:rPr>
        <w:t>y selling the excess power to neighboring countries the dam will provide an additional source of needed revenue to the great benefit of the l</w:t>
      </w:r>
      <w:r w:rsidRPr="00BF773E">
        <w:rPr>
          <w:rFonts w:ascii="Times New Roman" w:hAnsi="Times New Roman" w:cs="Times New Roman"/>
          <w:sz w:val="24"/>
          <w:szCs w:val="24"/>
        </w:rPr>
        <w:t>argely impoverished inhabitants.</w:t>
      </w:r>
      <w:r w:rsidR="00FE6C63" w:rsidRPr="00BF773E">
        <w:rPr>
          <w:rFonts w:ascii="Times New Roman" w:hAnsi="Times New Roman" w:cs="Times New Roman"/>
          <w:sz w:val="24"/>
          <w:szCs w:val="24"/>
        </w:rPr>
        <w:t xml:space="preserve"> </w:t>
      </w:r>
    </w:p>
    <w:p w:rsidR="00FE6C63" w:rsidRPr="00BF773E" w:rsidRDefault="00064DBD" w:rsidP="002E6B35">
      <w:pPr>
        <w:pStyle w:val="ListParagraph"/>
        <w:numPr>
          <w:ilvl w:val="0"/>
          <w:numId w:val="2"/>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 xml:space="preserve">he dam will not pollute the environment in the same way that coal will or nuclear plants might.  </w:t>
      </w:r>
    </w:p>
    <w:p w:rsidR="00FE6C63" w:rsidRPr="00BF773E" w:rsidRDefault="00FE6C63" w:rsidP="001A687C">
      <w:pPr>
        <w:pStyle w:val="NoSpacing"/>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lastRenderedPageBreak/>
        <w:t>These arguments, however, do not justify a project that will have a catastrophic impact on a</w:t>
      </w:r>
      <w:r w:rsidR="00064DBD" w:rsidRPr="00BF773E">
        <w:rPr>
          <w:rFonts w:ascii="Times New Roman" w:hAnsi="Times New Roman" w:cs="Times New Roman"/>
          <w:sz w:val="24"/>
          <w:szCs w:val="24"/>
        </w:rPr>
        <w:t>ll countries in the region. It</w:t>
      </w:r>
      <w:r w:rsidRPr="00BF773E">
        <w:rPr>
          <w:rFonts w:ascii="Times New Roman" w:hAnsi="Times New Roman" w:cs="Times New Roman"/>
          <w:sz w:val="24"/>
          <w:szCs w:val="24"/>
        </w:rPr>
        <w:t xml:space="preserve"> turn</w:t>
      </w:r>
      <w:r w:rsidR="00064DBD" w:rsidRPr="00BF773E">
        <w:rPr>
          <w:rFonts w:ascii="Times New Roman" w:hAnsi="Times New Roman" w:cs="Times New Roman"/>
          <w:sz w:val="24"/>
          <w:szCs w:val="24"/>
        </w:rPr>
        <w:t>s</w:t>
      </w:r>
      <w:r w:rsidRPr="00BF773E">
        <w:rPr>
          <w:rFonts w:ascii="Times New Roman" w:hAnsi="Times New Roman" w:cs="Times New Roman"/>
          <w:sz w:val="24"/>
          <w:szCs w:val="24"/>
        </w:rPr>
        <w:t xml:space="preserve"> a blind eye toward the long-term and widespread detrimental consequences which include: </w:t>
      </w:r>
    </w:p>
    <w:p w:rsidR="00FE6C63" w:rsidRPr="00BF773E" w:rsidRDefault="00064DBD" w:rsidP="002E6B35">
      <w:pPr>
        <w:pStyle w:val="ListParagraph"/>
        <w:numPr>
          <w:ilvl w:val="0"/>
          <w:numId w:val="3"/>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dam will deprive Egypt of needed fresh water for its population and mineral rich silt for its agricultural industry resulting in high use of chemical fe</w:t>
      </w:r>
      <w:r w:rsidRPr="00BF773E">
        <w:rPr>
          <w:rFonts w:ascii="Times New Roman" w:hAnsi="Times New Roman" w:cs="Times New Roman"/>
          <w:sz w:val="24"/>
          <w:szCs w:val="24"/>
        </w:rPr>
        <w:t>rtilizer supplements downstream.</w:t>
      </w:r>
    </w:p>
    <w:p w:rsidR="00FE6C63" w:rsidRPr="00BF773E" w:rsidRDefault="00064DBD" w:rsidP="002E6B35">
      <w:pPr>
        <w:pStyle w:val="ListParagraph"/>
        <w:numPr>
          <w:ilvl w:val="0"/>
          <w:numId w:val="3"/>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reservoir created behind the dam will result in enormous loss of available water to Ethiopia and its neighbors through evaporat</w:t>
      </w:r>
      <w:r w:rsidRPr="00BF773E">
        <w:rPr>
          <w:rFonts w:ascii="Times New Roman" w:hAnsi="Times New Roman" w:cs="Times New Roman"/>
          <w:sz w:val="24"/>
          <w:szCs w:val="24"/>
        </w:rPr>
        <w:t>ion in the tropical environment.</w:t>
      </w:r>
    </w:p>
    <w:p w:rsidR="00FE6C63" w:rsidRPr="00BF773E" w:rsidRDefault="00064DBD" w:rsidP="002E6B35">
      <w:pPr>
        <w:pStyle w:val="ListParagraph"/>
        <w:numPr>
          <w:ilvl w:val="0"/>
          <w:numId w:val="3"/>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reservoir will create a huge shallow wetland area upstream that will serve as a breeding ground for malaria-ridden mosquitoes and parasite-bearing snails (the main source of infe</w:t>
      </w:r>
      <w:r w:rsidRPr="00BF773E">
        <w:rPr>
          <w:rFonts w:ascii="Times New Roman" w:hAnsi="Times New Roman" w:cs="Times New Roman"/>
          <w:sz w:val="24"/>
          <w:szCs w:val="24"/>
        </w:rPr>
        <w:t>ction for schistosomiasis).</w:t>
      </w:r>
    </w:p>
    <w:p w:rsidR="00FE6C63" w:rsidRPr="00BF773E" w:rsidRDefault="00064DBD" w:rsidP="002E6B35">
      <w:pPr>
        <w:pStyle w:val="ListParagraph"/>
        <w:numPr>
          <w:ilvl w:val="0"/>
          <w:numId w:val="3"/>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erosive force of the outflow through the dam will strip many kilometers of the Nile river bottom of silt and gravel necessary for fish spawning, and erod</w:t>
      </w:r>
      <w:r w:rsidRPr="00BF773E">
        <w:rPr>
          <w:rFonts w:ascii="Times New Roman" w:hAnsi="Times New Roman" w:cs="Times New Roman"/>
          <w:sz w:val="24"/>
          <w:szCs w:val="24"/>
        </w:rPr>
        <w:t>e riverbanks far downstream.</w:t>
      </w:r>
    </w:p>
    <w:p w:rsidR="00FE6C63" w:rsidRPr="00BF773E" w:rsidRDefault="00064DBD" w:rsidP="002E6B35">
      <w:pPr>
        <w:pStyle w:val="ListParagraph"/>
        <w:numPr>
          <w:ilvl w:val="0"/>
          <w:numId w:val="3"/>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rading between countries which use the river for transport will be entirely blocked by the dam. (In a region largely without major roads, blocking the river would effectively prevent transport between countries.)</w:t>
      </w:r>
    </w:p>
    <w:p w:rsidR="004B24FA" w:rsidRDefault="004B24FA" w:rsidP="004B24FA">
      <w:pPr>
        <w:spacing w:line="480" w:lineRule="auto"/>
        <w:rPr>
          <w:rFonts w:ascii="Times New Roman" w:hAnsi="Times New Roman" w:cs="Times New Roman"/>
          <w:sz w:val="24"/>
          <w:szCs w:val="24"/>
        </w:rPr>
      </w:pPr>
      <w:r>
        <w:rPr>
          <w:rFonts w:ascii="Times New Roman" w:hAnsi="Times New Roman" w:cs="Times New Roman"/>
          <w:b/>
          <w:sz w:val="24"/>
          <w:szCs w:val="24"/>
        </w:rPr>
        <w:t>Deontological ethics</w:t>
      </w:r>
    </w:p>
    <w:p w:rsidR="00FE6C63" w:rsidRPr="00BF773E" w:rsidRDefault="00FE6C63" w:rsidP="004B24FA">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 xml:space="preserve">From a deontological or </w:t>
      </w:r>
      <w:r w:rsidRPr="00D95AB0">
        <w:rPr>
          <w:rFonts w:ascii="Times New Roman" w:hAnsi="Times New Roman" w:cs="Times New Roman"/>
          <w:i/>
          <w:sz w:val="24"/>
          <w:szCs w:val="24"/>
        </w:rPr>
        <w:t>nonconsequentialist</w:t>
      </w:r>
      <w:r w:rsidRPr="00BF773E">
        <w:rPr>
          <w:rFonts w:ascii="Times New Roman" w:hAnsi="Times New Roman" w:cs="Times New Roman"/>
          <w:sz w:val="24"/>
          <w:szCs w:val="24"/>
        </w:rPr>
        <w:t xml:space="preserve"> perspective, the Ethiopian government has certain absolute duties that must be respected. First described by Samuel von </w:t>
      </w:r>
      <w:proofErr w:type="spellStart"/>
      <w:r w:rsidRPr="00BF773E">
        <w:rPr>
          <w:rFonts w:ascii="Times New Roman" w:hAnsi="Times New Roman" w:cs="Times New Roman"/>
          <w:sz w:val="24"/>
          <w:szCs w:val="24"/>
        </w:rPr>
        <w:t>Pufendorf</w:t>
      </w:r>
      <w:proofErr w:type="spellEnd"/>
      <w:r w:rsidRPr="00BF773E">
        <w:rPr>
          <w:rFonts w:ascii="Times New Roman" w:hAnsi="Times New Roman" w:cs="Times New Roman"/>
          <w:sz w:val="24"/>
          <w:szCs w:val="24"/>
        </w:rPr>
        <w:t xml:space="preserve"> </w:t>
      </w:r>
      <w:r w:rsidR="006636D3">
        <w:rPr>
          <w:rFonts w:ascii="Times New Roman" w:hAnsi="Times New Roman" w:cs="Times New Roman"/>
          <w:sz w:val="24"/>
          <w:szCs w:val="24"/>
        </w:rPr>
        <w:t xml:space="preserve"> </w:t>
      </w:r>
      <w:r w:rsidRPr="00BF773E">
        <w:rPr>
          <w:rFonts w:ascii="Times New Roman" w:hAnsi="Times New Roman" w:cs="Times New Roman"/>
          <w:sz w:val="24"/>
          <w:szCs w:val="24"/>
        </w:rPr>
        <w:t>in the 17</w:t>
      </w:r>
      <w:r w:rsidRPr="00BF773E">
        <w:rPr>
          <w:rFonts w:ascii="Times New Roman" w:hAnsi="Times New Roman" w:cs="Times New Roman"/>
          <w:sz w:val="24"/>
          <w:szCs w:val="24"/>
          <w:vertAlign w:val="superscript"/>
        </w:rPr>
        <w:t>th</w:t>
      </w:r>
      <w:r w:rsidR="00DC7433" w:rsidRPr="00BF773E">
        <w:rPr>
          <w:rFonts w:ascii="Times New Roman" w:hAnsi="Times New Roman" w:cs="Times New Roman"/>
          <w:sz w:val="24"/>
          <w:szCs w:val="24"/>
        </w:rPr>
        <w:t xml:space="preserve"> century, they are,</w:t>
      </w:r>
      <w:r w:rsidR="00AA5F62" w:rsidRPr="00BF773E">
        <w:rPr>
          <w:rFonts w:ascii="Times New Roman" w:hAnsi="Times New Roman" w:cs="Times New Roman"/>
          <w:sz w:val="24"/>
          <w:szCs w:val="24"/>
        </w:rPr>
        <w:t xml:space="preserve"> “</w:t>
      </w:r>
      <w:r w:rsidRPr="00BF773E">
        <w:rPr>
          <w:rFonts w:ascii="Times New Roman" w:hAnsi="Times New Roman" w:cs="Times New Roman"/>
          <w:sz w:val="24"/>
          <w:szCs w:val="24"/>
        </w:rPr>
        <w:t>avoid wronging others,</w:t>
      </w:r>
      <w:r w:rsidR="00AA5F62" w:rsidRPr="00BF773E">
        <w:rPr>
          <w:rFonts w:ascii="Times New Roman" w:hAnsi="Times New Roman" w:cs="Times New Roman"/>
          <w:sz w:val="24"/>
          <w:szCs w:val="24"/>
        </w:rPr>
        <w:t xml:space="preserve"> </w:t>
      </w:r>
      <w:r w:rsidRPr="00BF773E">
        <w:rPr>
          <w:rFonts w:ascii="Times New Roman" w:hAnsi="Times New Roman" w:cs="Times New Roman"/>
          <w:sz w:val="24"/>
          <w:szCs w:val="24"/>
        </w:rPr>
        <w:t>treat people as equals, and</w:t>
      </w:r>
      <w:r w:rsidR="006555F9" w:rsidRPr="00BF773E">
        <w:rPr>
          <w:rFonts w:ascii="Times New Roman" w:hAnsi="Times New Roman" w:cs="Times New Roman"/>
          <w:sz w:val="24"/>
          <w:szCs w:val="24"/>
        </w:rPr>
        <w:t xml:space="preserve"> </w:t>
      </w:r>
      <w:r w:rsidRPr="00BF773E">
        <w:rPr>
          <w:rFonts w:ascii="Times New Roman" w:hAnsi="Times New Roman" w:cs="Times New Roman"/>
          <w:sz w:val="24"/>
          <w:szCs w:val="24"/>
        </w:rPr>
        <w:t>promote the good of others</w:t>
      </w:r>
      <w:r w:rsidR="002B1941">
        <w:rPr>
          <w:rFonts w:ascii="Times New Roman" w:hAnsi="Times New Roman" w:cs="Times New Roman"/>
          <w:sz w:val="24"/>
          <w:szCs w:val="24"/>
        </w:rPr>
        <w:t xml:space="preserve"> </w:t>
      </w:r>
      <w:r w:rsidR="002B1941">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von", "family" : "Pufendorf", "given" : "SF", "non-dropping-particle" : "", "parse-names" : false, "suffix" : "" }, { "dropping-particle" : "", "family" : "Tully", "given" : "J", "non-dropping-particle" : "", "parse-names" : false, "suffix" : "" }, { "dropping-particle" : "", "family" : "Silverthorne", "given" : "M", "non-dropping-particle" : "", "parse-names" : false, "suffix" : "" } ], "id" : "ITEM-1", "issued" : { "date-parts" : [ [ "1991" ] ] }, "title" : "Pufendorf: On the Duty of Man and Citizen According to Natural Law", "type" : "book" }, "uris" : [ "http://www.mendeley.com/documents/?uuid=f7475d97-de5b-305d-8a9e-8aff905d5f9c" ] } ], "mendeley" : { "formattedCitation" : "(15)", "plainTextFormattedCitation" : "(15)", "previouslyFormattedCitation" : "(15)" }, "properties" : { "noteIndex" : 0 }, "schema" : "https://github.com/citation-style-language/schema/raw/master/csl-citation.json" }</w:instrText>
      </w:r>
      <w:r w:rsidR="002B1941">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5)</w:t>
      </w:r>
      <w:r w:rsidR="002B1941">
        <w:rPr>
          <w:rFonts w:ascii="Times New Roman" w:hAnsi="Times New Roman" w:cs="Times New Roman"/>
          <w:sz w:val="24"/>
          <w:szCs w:val="24"/>
        </w:rPr>
        <w:fldChar w:fldCharType="end"/>
      </w:r>
      <w:r w:rsidR="006555F9" w:rsidRPr="00BF773E">
        <w:rPr>
          <w:rFonts w:ascii="Times New Roman" w:hAnsi="Times New Roman" w:cs="Times New Roman"/>
          <w:sz w:val="24"/>
          <w:szCs w:val="24"/>
        </w:rPr>
        <w:t>”</w:t>
      </w:r>
      <w:r w:rsidR="002E6B35" w:rsidRPr="00BF773E">
        <w:rPr>
          <w:rFonts w:ascii="Times New Roman" w:hAnsi="Times New Roman" w:cs="Times New Roman"/>
          <w:sz w:val="24"/>
          <w:szCs w:val="24"/>
        </w:rPr>
        <w:t xml:space="preserve">. </w:t>
      </w:r>
      <w:r w:rsidRPr="00BF773E">
        <w:rPr>
          <w:rFonts w:ascii="Times New Roman" w:hAnsi="Times New Roman" w:cs="Times New Roman"/>
          <w:sz w:val="24"/>
          <w:szCs w:val="24"/>
        </w:rPr>
        <w:t xml:space="preserve">These duties imply certain corollaries, namely, the rights of the affected people.   </w:t>
      </w:r>
      <w:r w:rsidRPr="00BF773E">
        <w:rPr>
          <w:rFonts w:ascii="Times New Roman" w:hAnsi="Times New Roman" w:cs="Times New Roman"/>
          <w:sz w:val="24"/>
          <w:szCs w:val="24"/>
        </w:rPr>
        <w:lastRenderedPageBreak/>
        <w:t>First espoused by John Locke in the 17</w:t>
      </w:r>
      <w:r w:rsidRPr="00BF773E">
        <w:rPr>
          <w:rFonts w:ascii="Times New Roman" w:hAnsi="Times New Roman" w:cs="Times New Roman"/>
          <w:sz w:val="24"/>
          <w:szCs w:val="24"/>
          <w:vertAlign w:val="superscript"/>
        </w:rPr>
        <w:t>th</w:t>
      </w:r>
      <w:r w:rsidR="00DC7433" w:rsidRPr="00BF773E">
        <w:rPr>
          <w:rFonts w:ascii="Times New Roman" w:hAnsi="Times New Roman" w:cs="Times New Roman"/>
          <w:sz w:val="24"/>
          <w:szCs w:val="24"/>
        </w:rPr>
        <w:t xml:space="preserve"> cen</w:t>
      </w:r>
      <w:r w:rsidR="003E4F6B">
        <w:rPr>
          <w:rFonts w:ascii="Times New Roman" w:hAnsi="Times New Roman" w:cs="Times New Roman"/>
          <w:sz w:val="24"/>
          <w:szCs w:val="24"/>
        </w:rPr>
        <w:t>tury, they include the right to</w:t>
      </w:r>
      <w:r w:rsidRPr="00BF773E">
        <w:rPr>
          <w:rFonts w:ascii="Times New Roman" w:hAnsi="Times New Roman" w:cs="Times New Roman"/>
          <w:sz w:val="24"/>
          <w:szCs w:val="24"/>
        </w:rPr>
        <w:t xml:space="preserve"> “life,</w:t>
      </w:r>
      <w:r w:rsidR="006555F9" w:rsidRPr="00BF773E">
        <w:rPr>
          <w:rFonts w:ascii="Times New Roman" w:hAnsi="Times New Roman" w:cs="Times New Roman"/>
          <w:sz w:val="24"/>
          <w:szCs w:val="24"/>
        </w:rPr>
        <w:t xml:space="preserve"> health, liberty or possessions</w:t>
      </w:r>
      <w:r w:rsidR="002B1941">
        <w:rPr>
          <w:rFonts w:ascii="Times New Roman" w:hAnsi="Times New Roman" w:cs="Times New Roman"/>
          <w:sz w:val="24"/>
          <w:szCs w:val="24"/>
        </w:rPr>
        <w:t xml:space="preserve"> </w:t>
      </w:r>
      <w:r w:rsidR="002B1941">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ISBN" : "9781135026905", "abstract" : "This volume guides the reader through a detailed examination of the text to an understanding of Locke's political ideas in relation to his writings on philosophy, education, religion and economics and the influence these ideas had upon eighteenth-century political theorists. The author shows how Locke carefully constructed his political perspective as a defence of the principles of natural rights, constitutional government and popular resistance. He offers an original interpretation of the Two Treatises ..., emphasizing the specific ways in which Locke's political purposes in writing the work. Cover; Title; Copyright; Original Title; Original Copyright; General Editor's Preface; Acknowledgements; CONTENTS; Abbreviations; Introduction; 1 The Development of Locke's Political Thought; 2 The Foundations of Lockean Political Theory; 3 Natural Law, Reason and Hermeneutics; 4 Property and Political Power; 5 Natural Equality and Common Good; 6 The Virtues of Commerce; 7 The Structure of Constitutional Government; 8 Resistance to Tyranny; 9 The Coherence of Locke's Thought; 10 Locke and the Tensions of Liberalism; Appendix: The Composition and Structure of the Two Treatises of Government. A Critical Note on Locke ScholarshipBibliography; Index.", "author" : [ { "dropping-particle" : "", "family" : "Ashcraft", "given" : "Richard.", "non-dropping-particle" : "", "parse-names" : false, "suffix" : "" } ], "id" : "ITEM-1", "issued" : { "date-parts" : [ [ "2009" ] ] }, "number-of-pages" : "516", "publisher" : "Taylor and Francis", "title" : "Locke's Two Treatises of Government (Routledge Library Editions.", "type" : "book" }, "uris" : [ "http://www.mendeley.com/documents/?uuid=6193a561-28cc-3a2a-b5ea-5f3daca297bb" ] } ], "mendeley" : { "formattedCitation" : "(16)", "plainTextFormattedCitation" : "(16)", "previouslyFormattedCitation" : "(16)" }, "properties" : { "noteIndex" : 0 }, "schema" : "https://github.com/citation-style-language/schema/raw/master/csl-citation.json" }</w:instrText>
      </w:r>
      <w:r w:rsidR="002B1941">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6)</w:t>
      </w:r>
      <w:r w:rsidR="002B1941">
        <w:rPr>
          <w:rFonts w:ascii="Times New Roman" w:hAnsi="Times New Roman" w:cs="Times New Roman"/>
          <w:sz w:val="24"/>
          <w:szCs w:val="24"/>
        </w:rPr>
        <w:fldChar w:fldCharType="end"/>
      </w:r>
      <w:r w:rsidR="006555F9" w:rsidRPr="00BF773E">
        <w:rPr>
          <w:rFonts w:ascii="Times New Roman" w:hAnsi="Times New Roman" w:cs="Times New Roman"/>
          <w:sz w:val="24"/>
          <w:szCs w:val="24"/>
        </w:rPr>
        <w:t>”</w:t>
      </w:r>
      <w:r w:rsidRPr="00BF773E">
        <w:rPr>
          <w:rFonts w:ascii="Times New Roman" w:hAnsi="Times New Roman" w:cs="Times New Roman"/>
          <w:sz w:val="24"/>
          <w:szCs w:val="24"/>
        </w:rPr>
        <w:t xml:space="preserve">. </w:t>
      </w:r>
    </w:p>
    <w:p w:rsidR="00FE6C63" w:rsidRPr="00BF773E" w:rsidRDefault="00FE6C63" w:rsidP="002E6B35">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Immanuel Kant, following Locke’s teaching, condensed the concept further by introducing the categorical imperative, viz.,” Treat people as an end, and never as a means to an end”</w:t>
      </w:r>
      <w:r w:rsidR="002B1941">
        <w:rPr>
          <w:rFonts w:ascii="Times New Roman" w:hAnsi="Times New Roman" w:cs="Times New Roman"/>
          <w:sz w:val="24"/>
          <w:szCs w:val="24"/>
        </w:rPr>
        <w:t xml:space="preserve"> </w:t>
      </w:r>
      <w:r w:rsidR="002B1941">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Paton", "given" : "HJ", "non-dropping-particle" : "", "parse-names" : false, "suffix" : "" } ], "id" : "ITEM-1", "issued" : { "date-parts" : [ [ "1971" ] ] }, "title" : "The categorical imperative: A study in Kant's moral philosophy", "type" : "book" }, "uris" : [ "http://www.mendeley.com/documents/?uuid=115e17ce-58e9-3fec-935a-fe99929cc41e" ] } ], "mendeley" : { "formattedCitation" : "(17)", "plainTextFormattedCitation" : "(17)", "previouslyFormattedCitation" : "(17)" }, "properties" : { "noteIndex" : 0 }, "schema" : "https://github.com/citation-style-language/schema/raw/master/csl-citation.json" }</w:instrText>
      </w:r>
      <w:r w:rsidR="002B1941">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7)</w:t>
      </w:r>
      <w:r w:rsidR="002B1941">
        <w:rPr>
          <w:rFonts w:ascii="Times New Roman" w:hAnsi="Times New Roman" w:cs="Times New Roman"/>
          <w:sz w:val="24"/>
          <w:szCs w:val="24"/>
        </w:rPr>
        <w:fldChar w:fldCharType="end"/>
      </w:r>
      <w:r w:rsidRPr="00BF773E">
        <w:rPr>
          <w:rFonts w:ascii="Times New Roman" w:hAnsi="Times New Roman" w:cs="Times New Roman"/>
          <w:sz w:val="24"/>
          <w:szCs w:val="24"/>
        </w:rPr>
        <w:t>.  In other words, people must always be treated with dignity. As such, the construction of the dam violates the “Rights Theory”, where there is a moral obligation to respect the rights all persons affected. By extension, that includes not only the human population, but the wildlife and environment as well.  Namely:</w:t>
      </w:r>
    </w:p>
    <w:p w:rsidR="00FE6C63" w:rsidRPr="00BF773E" w:rsidRDefault="00DC7433" w:rsidP="002E6B35">
      <w:pPr>
        <w:pStyle w:val="NoSpacing"/>
        <w:numPr>
          <w:ilvl w:val="0"/>
          <w:numId w:val="1"/>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people have the right to a home, food for themselves and their f</w:t>
      </w:r>
      <w:r w:rsidRPr="00BF773E">
        <w:rPr>
          <w:rFonts w:ascii="Times New Roman" w:hAnsi="Times New Roman" w:cs="Times New Roman"/>
          <w:sz w:val="24"/>
          <w:szCs w:val="24"/>
        </w:rPr>
        <w:t>amilies and safety from disease.</w:t>
      </w:r>
      <w:r w:rsidR="00FE6C63" w:rsidRPr="00BF773E">
        <w:rPr>
          <w:rFonts w:ascii="Times New Roman" w:hAnsi="Times New Roman" w:cs="Times New Roman"/>
          <w:sz w:val="24"/>
          <w:szCs w:val="24"/>
        </w:rPr>
        <w:t xml:space="preserve">   </w:t>
      </w:r>
    </w:p>
    <w:p w:rsidR="00FE6C63" w:rsidRPr="00BF773E" w:rsidRDefault="00DC7433" w:rsidP="002E6B35">
      <w:pPr>
        <w:pStyle w:val="NoSpacing"/>
        <w:numPr>
          <w:ilvl w:val="0"/>
          <w:numId w:val="1"/>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living creatures that make up the ecosystem have the right to a food supply and the ability to d</w:t>
      </w:r>
      <w:r w:rsidRPr="00BF773E">
        <w:rPr>
          <w:rFonts w:ascii="Times New Roman" w:hAnsi="Times New Roman" w:cs="Times New Roman"/>
          <w:sz w:val="24"/>
          <w:szCs w:val="24"/>
        </w:rPr>
        <w:t>efend themselves from predators.</w:t>
      </w:r>
    </w:p>
    <w:p w:rsidR="00FE6C63" w:rsidRPr="00BF773E" w:rsidRDefault="00DC7433" w:rsidP="002E6B35">
      <w:pPr>
        <w:pStyle w:val="NoSpacing"/>
        <w:numPr>
          <w:ilvl w:val="0"/>
          <w:numId w:val="1"/>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 xml:space="preserve">he people have a right to make use of the river for transport of goods, bathing, fishing, </w:t>
      </w:r>
      <w:r w:rsidRPr="00BF773E">
        <w:rPr>
          <w:rFonts w:ascii="Times New Roman" w:hAnsi="Times New Roman" w:cs="Times New Roman"/>
          <w:sz w:val="24"/>
          <w:szCs w:val="24"/>
        </w:rPr>
        <w:t>or for their personal farms.</w:t>
      </w:r>
    </w:p>
    <w:p w:rsidR="00FE6C63" w:rsidRPr="00BF773E" w:rsidRDefault="00DC7433" w:rsidP="002E6B35">
      <w:pPr>
        <w:pStyle w:val="NoSpacing"/>
        <w:numPr>
          <w:ilvl w:val="0"/>
          <w:numId w:val="1"/>
        </w:numPr>
        <w:spacing w:line="480" w:lineRule="auto"/>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 xml:space="preserve">he people have a right to expect protection from harm, including that of exposure to potential disease.  </w:t>
      </w:r>
    </w:p>
    <w:p w:rsidR="004B24FA" w:rsidRDefault="00DA77E7" w:rsidP="004B24FA">
      <w:pPr>
        <w:pStyle w:val="NoSpacing"/>
        <w:spacing w:line="480" w:lineRule="auto"/>
        <w:rPr>
          <w:rFonts w:ascii="Times New Roman" w:hAnsi="Times New Roman" w:cs="Times New Roman"/>
          <w:sz w:val="24"/>
          <w:szCs w:val="24"/>
        </w:rPr>
      </w:pPr>
      <w:r w:rsidRPr="00BF773E">
        <w:rPr>
          <w:rFonts w:ascii="Times New Roman" w:hAnsi="Times New Roman" w:cs="Times New Roman"/>
          <w:b/>
          <w:sz w:val="24"/>
          <w:szCs w:val="24"/>
        </w:rPr>
        <w:t>Prima facie duty of beneficen</w:t>
      </w:r>
      <w:r w:rsidR="004B24FA">
        <w:rPr>
          <w:rFonts w:ascii="Times New Roman" w:hAnsi="Times New Roman" w:cs="Times New Roman"/>
          <w:b/>
          <w:sz w:val="24"/>
          <w:szCs w:val="24"/>
        </w:rPr>
        <w:t>ce</w:t>
      </w:r>
      <w:r w:rsidRPr="00BF773E">
        <w:rPr>
          <w:rFonts w:ascii="Times New Roman" w:hAnsi="Times New Roman" w:cs="Times New Roman"/>
          <w:sz w:val="24"/>
          <w:szCs w:val="24"/>
        </w:rPr>
        <w:t xml:space="preserve"> </w:t>
      </w:r>
    </w:p>
    <w:p w:rsidR="00FE6C63" w:rsidRPr="00BF773E" w:rsidRDefault="00FE6C63" w:rsidP="004B24FA">
      <w:pPr>
        <w:pStyle w:val="NoSpacing"/>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In response, the Ethiopian government may insist that their actions are morally correct by citing their prima facie duty of beneficence</w:t>
      </w:r>
      <w:r w:rsidR="00C6108F">
        <w:rPr>
          <w:rFonts w:ascii="Times New Roman" w:hAnsi="Times New Roman" w:cs="Times New Roman"/>
          <w:sz w:val="24"/>
          <w:szCs w:val="24"/>
        </w:rPr>
        <w:t xml:space="preserve"> </w:t>
      </w:r>
      <w:r w:rsidR="00C6108F">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Ross", "given" : "WD", "non-dropping-particle" : "", "parse-names" : false, "suffix" : "" }, { "dropping-particle" : "", "family" : "Stratton-Lake", "given" : "P", "non-dropping-particle" : "", "parse-names" : false, "suffix" : "" } ], "id" : "ITEM-1", "issued" : { "date-parts" : [ [ "2002" ] ] }, "title" : "The right and the good", "type" : "book" }, "uris" : [ "http://www.mendeley.com/documents/?uuid=e7bc285f-b9f7-3a39-905b-41340e0c7e13" ] } ], "mendeley" : { "formattedCitation" : "(18)", "plainTextFormattedCitation" : "(18)", "previouslyFormattedCitation" : "(18)" }, "properties" : { "noteIndex" : 0 }, "schema" : "https://github.com/citation-style-language/schema/raw/master/csl-citation.json" }</w:instrText>
      </w:r>
      <w:r w:rsidR="00C6108F">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8)</w:t>
      </w:r>
      <w:r w:rsidR="00C6108F">
        <w:rPr>
          <w:rFonts w:ascii="Times New Roman" w:hAnsi="Times New Roman" w:cs="Times New Roman"/>
          <w:sz w:val="24"/>
          <w:szCs w:val="24"/>
        </w:rPr>
        <w:fldChar w:fldCharType="end"/>
      </w:r>
      <w:r w:rsidRPr="00BF773E">
        <w:rPr>
          <w:rFonts w:ascii="Times New Roman" w:hAnsi="Times New Roman" w:cs="Times New Roman"/>
          <w:sz w:val="24"/>
          <w:szCs w:val="24"/>
        </w:rPr>
        <w:t>. First described by W.D. Ross in the 18</w:t>
      </w:r>
      <w:r w:rsidRPr="00BF773E">
        <w:rPr>
          <w:rFonts w:ascii="Times New Roman" w:hAnsi="Times New Roman" w:cs="Times New Roman"/>
          <w:sz w:val="24"/>
          <w:szCs w:val="24"/>
          <w:vertAlign w:val="superscript"/>
        </w:rPr>
        <w:t>th</w:t>
      </w:r>
      <w:r w:rsidRPr="00BF773E">
        <w:rPr>
          <w:rFonts w:ascii="Times New Roman" w:hAnsi="Times New Roman" w:cs="Times New Roman"/>
          <w:sz w:val="24"/>
          <w:szCs w:val="24"/>
        </w:rPr>
        <w:t xml:space="preserve"> century, the prima facie duties are obligatory guidelines to proper behavior. The construction of the dam, Ethiopia may contend, will give it the resources to b</w:t>
      </w:r>
      <w:r w:rsidR="00C02714">
        <w:rPr>
          <w:rFonts w:ascii="Times New Roman" w:hAnsi="Times New Roman" w:cs="Times New Roman"/>
          <w:sz w:val="24"/>
          <w:szCs w:val="24"/>
        </w:rPr>
        <w:t>uild hospitals and schools; and</w:t>
      </w:r>
      <w:r w:rsidRPr="00BF773E">
        <w:rPr>
          <w:rFonts w:ascii="Times New Roman" w:hAnsi="Times New Roman" w:cs="Times New Roman"/>
          <w:sz w:val="24"/>
          <w:szCs w:val="24"/>
        </w:rPr>
        <w:t xml:space="preserve"> they will relocate the people affected by the dam as well as provide generous compensation to all those adversely affected. </w:t>
      </w:r>
    </w:p>
    <w:p w:rsidR="00FE6C63" w:rsidRPr="00BF773E" w:rsidRDefault="00FE6C63" w:rsidP="002E6B35">
      <w:pPr>
        <w:pStyle w:val="NoSpacing"/>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lastRenderedPageBreak/>
        <w:t xml:space="preserve">Such motives, at first glance, appear valid. However, destruction of the ecosystem and with it </w:t>
      </w:r>
      <w:r w:rsidR="00C02714">
        <w:rPr>
          <w:rFonts w:ascii="Times New Roman" w:hAnsi="Times New Roman" w:cs="Times New Roman"/>
          <w:sz w:val="24"/>
          <w:szCs w:val="24"/>
        </w:rPr>
        <w:t xml:space="preserve">existing </w:t>
      </w:r>
      <w:r w:rsidRPr="00BF773E">
        <w:rPr>
          <w:rFonts w:ascii="Times New Roman" w:hAnsi="Times New Roman" w:cs="Times New Roman"/>
          <w:sz w:val="24"/>
          <w:szCs w:val="24"/>
        </w:rPr>
        <w:t xml:space="preserve">farms, </w:t>
      </w:r>
      <w:r w:rsidR="00C02714">
        <w:rPr>
          <w:rFonts w:ascii="Times New Roman" w:hAnsi="Times New Roman" w:cs="Times New Roman"/>
          <w:sz w:val="24"/>
          <w:szCs w:val="24"/>
        </w:rPr>
        <w:t xml:space="preserve">open </w:t>
      </w:r>
      <w:r w:rsidRPr="00BF773E">
        <w:rPr>
          <w:rFonts w:ascii="Times New Roman" w:hAnsi="Times New Roman" w:cs="Times New Roman"/>
          <w:sz w:val="24"/>
          <w:szCs w:val="24"/>
        </w:rPr>
        <w:t>farmland</w:t>
      </w:r>
      <w:r w:rsidR="00C02714">
        <w:rPr>
          <w:rFonts w:ascii="Times New Roman" w:hAnsi="Times New Roman" w:cs="Times New Roman"/>
          <w:sz w:val="24"/>
          <w:szCs w:val="24"/>
        </w:rPr>
        <w:t>,</w:t>
      </w:r>
      <w:r w:rsidRPr="00BF773E">
        <w:rPr>
          <w:rFonts w:ascii="Times New Roman" w:hAnsi="Times New Roman" w:cs="Times New Roman"/>
          <w:sz w:val="24"/>
          <w:szCs w:val="24"/>
        </w:rPr>
        <w:t xml:space="preserve"> and fish spawning zones, invalidates their argument.  Although the dam may be a significant help in the future if schools and hospitals, etc., were built, the present population would not benefit and would be used as a means to that end. This violates the Kantian rule that the people must </w:t>
      </w:r>
      <w:r w:rsidRPr="00BF773E">
        <w:rPr>
          <w:rFonts w:ascii="Times New Roman" w:hAnsi="Times New Roman" w:cs="Times New Roman"/>
          <w:i/>
          <w:sz w:val="24"/>
          <w:szCs w:val="24"/>
        </w:rPr>
        <w:t>be</w:t>
      </w:r>
      <w:r w:rsidRPr="00BF773E">
        <w:rPr>
          <w:rFonts w:ascii="Times New Roman" w:hAnsi="Times New Roman" w:cs="Times New Roman"/>
          <w:sz w:val="24"/>
          <w:szCs w:val="24"/>
        </w:rPr>
        <w:t xml:space="preserve"> the end and not the means. </w:t>
      </w:r>
    </w:p>
    <w:p w:rsidR="00FE6C63" w:rsidRPr="00BF773E" w:rsidRDefault="00FE6C63" w:rsidP="002E6B35">
      <w:pPr>
        <w:pStyle w:val="NoSpacing"/>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Besides, what guarantee do the people have that the promised improvements in their lives would actually occur? Such benefits would need to app</w:t>
      </w:r>
      <w:r w:rsidR="00C02714">
        <w:rPr>
          <w:rFonts w:ascii="Times New Roman" w:hAnsi="Times New Roman" w:cs="Times New Roman"/>
          <w:sz w:val="24"/>
          <w:szCs w:val="24"/>
        </w:rPr>
        <w:t>ly to all the affected people</w:t>
      </w:r>
      <w:r w:rsidR="00D95AB0">
        <w:rPr>
          <w:rFonts w:ascii="Times New Roman" w:hAnsi="Times New Roman" w:cs="Times New Roman"/>
          <w:sz w:val="24"/>
          <w:szCs w:val="24"/>
        </w:rPr>
        <w:t>, which include</w:t>
      </w:r>
      <w:r w:rsidR="00C02714">
        <w:rPr>
          <w:rFonts w:ascii="Times New Roman" w:hAnsi="Times New Roman" w:cs="Times New Roman"/>
          <w:sz w:val="24"/>
          <w:szCs w:val="24"/>
        </w:rPr>
        <w:t xml:space="preserve"> t</w:t>
      </w:r>
      <w:r w:rsidRPr="00BF773E">
        <w:rPr>
          <w:rFonts w:ascii="Times New Roman" w:hAnsi="Times New Roman" w:cs="Times New Roman"/>
          <w:sz w:val="24"/>
          <w:szCs w:val="24"/>
        </w:rPr>
        <w:t xml:space="preserve">hose living in Sudan and Egypt </w:t>
      </w:r>
      <w:r w:rsidR="00C02714">
        <w:rPr>
          <w:rFonts w:ascii="Times New Roman" w:hAnsi="Times New Roman" w:cs="Times New Roman"/>
          <w:sz w:val="24"/>
          <w:szCs w:val="24"/>
        </w:rPr>
        <w:t>as well as in Ethiopia. With the</w:t>
      </w:r>
      <w:r w:rsidRPr="00BF773E">
        <w:rPr>
          <w:rFonts w:ascii="Times New Roman" w:hAnsi="Times New Roman" w:cs="Times New Roman"/>
          <w:sz w:val="24"/>
          <w:szCs w:val="24"/>
        </w:rPr>
        <w:t xml:space="preserve"> political instability that has plagued the region for the past many decades, it is unlikely that the dam will be successful in changing long-standing intransigent dictatorial attitudes.</w:t>
      </w:r>
    </w:p>
    <w:p w:rsidR="004B24FA" w:rsidRDefault="004B24FA" w:rsidP="004B24FA">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lternatives</w:t>
      </w:r>
      <w:r w:rsidR="00DA77E7" w:rsidRPr="00BF773E">
        <w:rPr>
          <w:rFonts w:ascii="Times New Roman" w:hAnsi="Times New Roman" w:cs="Times New Roman"/>
          <w:sz w:val="24"/>
          <w:szCs w:val="24"/>
        </w:rPr>
        <w:t xml:space="preserve"> </w:t>
      </w:r>
    </w:p>
    <w:p w:rsidR="00FE6C63" w:rsidRPr="00BF773E" w:rsidRDefault="00FE6C63" w:rsidP="004B24FA">
      <w:pPr>
        <w:pStyle w:val="NoSpacing"/>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The overriding pivotal question, however, is why the Ethiopian government has turned to hydroelectric power when there are alternatives that d</w:t>
      </w:r>
      <w:r w:rsidR="00C02714">
        <w:rPr>
          <w:rFonts w:ascii="Times New Roman" w:hAnsi="Times New Roman" w:cs="Times New Roman"/>
          <w:sz w:val="24"/>
          <w:szCs w:val="24"/>
        </w:rPr>
        <w:t>o not destroy the ecosystem, introduce infection,</w:t>
      </w:r>
      <w:r w:rsidRPr="00BF773E">
        <w:rPr>
          <w:rFonts w:ascii="Times New Roman" w:hAnsi="Times New Roman" w:cs="Times New Roman"/>
          <w:sz w:val="24"/>
          <w:szCs w:val="24"/>
        </w:rPr>
        <w:t xml:space="preserve"> destroy farmlands</w:t>
      </w:r>
      <w:r w:rsidR="00C02714">
        <w:rPr>
          <w:rFonts w:ascii="Times New Roman" w:hAnsi="Times New Roman" w:cs="Times New Roman"/>
          <w:sz w:val="24"/>
          <w:szCs w:val="24"/>
        </w:rPr>
        <w:t>,</w:t>
      </w:r>
      <w:r w:rsidRPr="00BF773E">
        <w:rPr>
          <w:rFonts w:ascii="Times New Roman" w:hAnsi="Times New Roman" w:cs="Times New Roman"/>
          <w:sz w:val="24"/>
          <w:szCs w:val="24"/>
        </w:rPr>
        <w:t xml:space="preserve"> or interfere with navigation on the </w:t>
      </w:r>
      <w:r w:rsidR="00ED72F9" w:rsidRPr="00BF773E">
        <w:rPr>
          <w:rFonts w:ascii="Times New Roman" w:hAnsi="Times New Roman" w:cs="Times New Roman"/>
          <w:sz w:val="24"/>
          <w:szCs w:val="24"/>
        </w:rPr>
        <w:t>river. Those alternatives are: S</w:t>
      </w:r>
      <w:r w:rsidRPr="00BF773E">
        <w:rPr>
          <w:rFonts w:ascii="Times New Roman" w:hAnsi="Times New Roman" w:cs="Times New Roman"/>
          <w:sz w:val="24"/>
          <w:szCs w:val="24"/>
        </w:rPr>
        <w:t xml:space="preserve">olar and wind energy farms. That there are viable alternatives to a dam as a source of energy production, casts a long shadow over the legitimacy of the project and effectively invalidates any ethical argument in its favor. Invoking again deontological ethics, where the loupe of ethical inspection is focused on motive, the people are being used as pawns in an endgame that ignores their right to be treated honestly and with dignity.  </w:t>
      </w:r>
    </w:p>
    <w:p w:rsidR="00F41474" w:rsidRDefault="004B24FA" w:rsidP="004B24FA">
      <w:pPr>
        <w:spacing w:line="480" w:lineRule="auto"/>
        <w:rPr>
          <w:rFonts w:ascii="Times New Roman" w:hAnsi="Times New Roman" w:cs="Times New Roman"/>
          <w:sz w:val="24"/>
          <w:szCs w:val="24"/>
        </w:rPr>
      </w:pPr>
      <w:r>
        <w:rPr>
          <w:rFonts w:ascii="Times New Roman" w:hAnsi="Times New Roman" w:cs="Times New Roman"/>
          <w:b/>
          <w:sz w:val="24"/>
          <w:szCs w:val="24"/>
        </w:rPr>
        <w:t>Utilitarian Ethics</w:t>
      </w:r>
      <w:r w:rsidR="00DA77E7" w:rsidRPr="00BF773E">
        <w:rPr>
          <w:rFonts w:ascii="Times New Roman" w:hAnsi="Times New Roman" w:cs="Times New Roman"/>
          <w:sz w:val="24"/>
          <w:szCs w:val="24"/>
        </w:rPr>
        <w:t xml:space="preserve"> </w:t>
      </w:r>
    </w:p>
    <w:p w:rsidR="00FE6C63" w:rsidRPr="00BF773E" w:rsidRDefault="00FE6C63" w:rsidP="002E6B35">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 xml:space="preserve">In contrast, utilitarian ethics, where the </w:t>
      </w:r>
      <w:r w:rsidRPr="00D95AB0">
        <w:rPr>
          <w:rFonts w:ascii="Times New Roman" w:hAnsi="Times New Roman" w:cs="Times New Roman"/>
          <w:i/>
          <w:sz w:val="24"/>
          <w:szCs w:val="24"/>
        </w:rPr>
        <w:t>consequences</w:t>
      </w:r>
      <w:r w:rsidRPr="00BF773E">
        <w:rPr>
          <w:rFonts w:ascii="Times New Roman" w:hAnsi="Times New Roman" w:cs="Times New Roman"/>
          <w:sz w:val="24"/>
          <w:szCs w:val="24"/>
        </w:rPr>
        <w:t xml:space="preserve"> of one’s actions are the critical determinant, the proper action in a given situation is the one producing the greatest amount of utility (or happiness). With the goal of quantifying the happiness produced in any given situation, </w:t>
      </w:r>
      <w:r w:rsidRPr="00BF773E">
        <w:rPr>
          <w:rFonts w:ascii="Times New Roman" w:hAnsi="Times New Roman" w:cs="Times New Roman"/>
          <w:sz w:val="24"/>
          <w:szCs w:val="24"/>
        </w:rPr>
        <w:lastRenderedPageBreak/>
        <w:t>Jeremy Bentham devised the Hedonistic Calculus</w:t>
      </w:r>
      <w:r w:rsidR="00C6108F">
        <w:rPr>
          <w:rFonts w:ascii="Times New Roman" w:hAnsi="Times New Roman" w:cs="Times New Roman"/>
          <w:sz w:val="24"/>
          <w:szCs w:val="24"/>
        </w:rPr>
        <w:t xml:space="preserve"> </w:t>
      </w:r>
      <w:r w:rsidR="00C6108F">
        <w:rPr>
          <w:rFonts w:ascii="Times New Roman" w:hAnsi="Times New Roman" w:cs="Times New Roman"/>
          <w:sz w:val="24"/>
          <w:szCs w:val="24"/>
        </w:rPr>
        <w:fldChar w:fldCharType="begin" w:fldLock="1"/>
      </w:r>
      <w:r w:rsidR="00C6108F">
        <w:rPr>
          <w:rFonts w:ascii="Times New Roman" w:hAnsi="Times New Roman" w:cs="Times New Roman"/>
          <w:sz w:val="24"/>
          <w:szCs w:val="24"/>
        </w:rPr>
        <w:instrText>ADDIN CSL_CITATION { "citationItems" : [ { "id" : "ITEM-1", "itemData" : { "author" : [ { "dropping-particle" : "", "family" : "Bentham", "given" : "Jeremy", "non-dropping-particle" : "", "parse-names" : false, "suffix" : "" } ], "id" : "ITEM-1", "issued" : { "date-parts" : [ [ "1996" ] ] }, "publisher" : "Clarendon Press", "title" : "The collected works of Jeremy Bentham: An introduction to the principles of morals and legislation.", "type" : "book" }, "uris" : [ "http://www.mendeley.com/documents/?uuid=e079f368-a947-4496-b2fa-16debeb8222c" ] } ], "mendeley" : { "formattedCitation" : "(1)", "plainTextFormattedCitation" : "(1)", "previouslyFormattedCitation" : "(1)" }, "properties" : { "noteIndex" : 0 }, "schema" : "https://github.com/citation-style-language/schema/raw/master/csl-citation.json" }</w:instrText>
      </w:r>
      <w:r w:rsidR="00C6108F">
        <w:rPr>
          <w:rFonts w:ascii="Times New Roman" w:hAnsi="Times New Roman" w:cs="Times New Roman"/>
          <w:sz w:val="24"/>
          <w:szCs w:val="24"/>
        </w:rPr>
        <w:fldChar w:fldCharType="separate"/>
      </w:r>
      <w:r w:rsidR="00C6108F" w:rsidRPr="00C6108F">
        <w:rPr>
          <w:rFonts w:ascii="Times New Roman" w:hAnsi="Times New Roman" w:cs="Times New Roman"/>
          <w:noProof/>
          <w:sz w:val="24"/>
          <w:szCs w:val="24"/>
        </w:rPr>
        <w:t>(1)</w:t>
      </w:r>
      <w:r w:rsidR="00C6108F">
        <w:rPr>
          <w:rFonts w:ascii="Times New Roman" w:hAnsi="Times New Roman" w:cs="Times New Roman"/>
          <w:sz w:val="24"/>
          <w:szCs w:val="24"/>
        </w:rPr>
        <w:fldChar w:fldCharType="end"/>
      </w:r>
      <w:r w:rsidRPr="00BF773E">
        <w:rPr>
          <w:rFonts w:ascii="Times New Roman" w:hAnsi="Times New Roman" w:cs="Times New Roman"/>
          <w:sz w:val="24"/>
          <w:szCs w:val="24"/>
        </w:rPr>
        <w:t xml:space="preserve">. Ostensibly, the Calculus can reveal to what degree an action is justified, based on the degree of happiness produced. Such quantification, however, in evaluating the construction of the Blue Nile Dam from an Act Utilitarian viewpoint would be tedious and impractical. It would require answers to the following questions: </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Will the Ethiopians permit silt pass-through periodically to allow nutrient rich effluvium and fresh water to reach downstream farms; and if so, to what degree?</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If the fresh water that is allowed to flow downstream to Egypt is insufficient to meet that country’s needs, will the Egyptians be able to make up for the difference through alternate technologies (desalination plants)?</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Will necessary anti-malarial and snail removal measures be instituted, and how effective will they be in a region of the world where such diseases are endemic and disease prevention has been largely hit or miss</w:t>
      </w:r>
      <w:r w:rsidR="00C6108F">
        <w:rPr>
          <w:rFonts w:ascii="Times New Roman" w:hAnsi="Times New Roman" w:cs="Times New Roman"/>
          <w:sz w:val="24"/>
          <w:szCs w:val="24"/>
        </w:rPr>
        <w:t xml:space="preserve"> </w:t>
      </w:r>
      <w:r w:rsidR="00C6108F">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Organization", "given" : "World Health", "non-dropping-particle" : "", "parse-names" : false, "suffix" : "" } ], "id" : "ITEM-1", "issued" : { "date-parts" : [ [ "2012" ] ] }, "title" : "WHO Country Cooperation Strategy Thailand, 2012-2016", "type" : "article-journal" }, "uris" : [ "http://www.mendeley.com/documents/?uuid=534823b2-0eb7-38e8-8575-ec7f618991dc" ] } ], "mendeley" : { "formattedCitation" : "(19)", "plainTextFormattedCitation" : "(19)", "previouslyFormattedCitation" : "(19)" }, "properties" : { "noteIndex" : 0 }, "schema" : "https://github.com/citation-style-language/schema/raw/master/csl-citation.json" }</w:instrText>
      </w:r>
      <w:r w:rsidR="00C6108F">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9)</w:t>
      </w:r>
      <w:r w:rsidR="00C6108F">
        <w:rPr>
          <w:rFonts w:ascii="Times New Roman" w:hAnsi="Times New Roman" w:cs="Times New Roman"/>
          <w:sz w:val="24"/>
          <w:szCs w:val="24"/>
        </w:rPr>
        <w:fldChar w:fldCharType="end"/>
      </w:r>
      <w:r w:rsidRPr="00BF773E">
        <w:rPr>
          <w:rFonts w:ascii="Times New Roman" w:hAnsi="Times New Roman" w:cs="Times New Roman"/>
          <w:sz w:val="24"/>
          <w:szCs w:val="24"/>
        </w:rPr>
        <w:t>?</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Will the dollar savings in energy cost by utilizing the dam be shared with the people of Ethiopia or remain in the hands of the governing few; and will it result in an improvement in the quality of life in the ecumene?</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Will the dam include locks which permit passage around the dam?</w:t>
      </w:r>
    </w:p>
    <w:p w:rsidR="00FE6C63" w:rsidRPr="00BF773E" w:rsidRDefault="00FE6C63" w:rsidP="002E6B35">
      <w:pPr>
        <w:pStyle w:val="ListParagraph"/>
        <w:numPr>
          <w:ilvl w:val="0"/>
          <w:numId w:val="5"/>
        </w:numPr>
        <w:spacing w:line="480" w:lineRule="auto"/>
        <w:rPr>
          <w:rFonts w:ascii="Times New Roman" w:hAnsi="Times New Roman" w:cs="Times New Roman"/>
          <w:sz w:val="24"/>
          <w:szCs w:val="24"/>
        </w:rPr>
      </w:pPr>
      <w:r w:rsidRPr="00BF773E">
        <w:rPr>
          <w:rFonts w:ascii="Times New Roman" w:hAnsi="Times New Roman" w:cs="Times New Roman"/>
          <w:sz w:val="24"/>
          <w:szCs w:val="24"/>
        </w:rPr>
        <w:t>Will there be bypass channels for spawning fish? Will there be permanent elimination of fish or other species, as almost happened with the Nile crocodile</w:t>
      </w:r>
      <w:r w:rsidR="00C6108F">
        <w:rPr>
          <w:rFonts w:ascii="Times New Roman" w:hAnsi="Times New Roman" w:cs="Times New Roman"/>
          <w:sz w:val="24"/>
          <w:szCs w:val="24"/>
        </w:rPr>
        <w:t xml:space="preserve"> </w:t>
      </w:r>
      <w:r w:rsidR="00C6108F">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Botha", "given" : "H", "non-dropping-particle" : "", "parse-names" : false, "suffix" : "" }, { "dropping-particle" : "Van", "family" : "Hoven", "given" : "W", "non-dropping-particle" : "", "parse-names" : false, "suffix" : "" }, { "dropping-particle" : "", "family" : "Jr", "given" : "LJ Guillette", "non-dropping-particle" : "", "parse-names" : false, "suffix" : "" } ], "container-title" : "Water SA", "id" : "ITEM-1", "issued" : { "date-parts" : [ [ "2011" ] ] }, "title" : "The decline of the Nile crocodile population in Loskop dam, Olifants River, South Africa", "type" : "article-journal" }, "uris" : [ "http://www.mendeley.com/documents/?uuid=39faa193-b5e6-31f7-a69b-5ce3e87455eb" ] } ], "mendeley" : { "formattedCitation" : "(20)", "plainTextFormattedCitation" : "(20)", "previouslyFormattedCitation" : "(20)" }, "properties" : { "noteIndex" : 0 }, "schema" : "https://github.com/citation-style-language/schema/raw/master/csl-citation.json" }</w:instrText>
      </w:r>
      <w:r w:rsidR="00C6108F">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0)</w:t>
      </w:r>
      <w:r w:rsidR="00C6108F">
        <w:rPr>
          <w:rFonts w:ascii="Times New Roman" w:hAnsi="Times New Roman" w:cs="Times New Roman"/>
          <w:sz w:val="24"/>
          <w:szCs w:val="24"/>
        </w:rPr>
        <w:fldChar w:fldCharType="end"/>
      </w:r>
      <w:r w:rsidRPr="00BF773E">
        <w:rPr>
          <w:rFonts w:ascii="Times New Roman" w:hAnsi="Times New Roman" w:cs="Times New Roman"/>
          <w:sz w:val="24"/>
          <w:szCs w:val="24"/>
        </w:rPr>
        <w:t>?</w:t>
      </w:r>
    </w:p>
    <w:p w:rsidR="00F41474" w:rsidRDefault="004B24FA" w:rsidP="004B24FA">
      <w:pPr>
        <w:spacing w:line="480" w:lineRule="auto"/>
        <w:rPr>
          <w:rFonts w:ascii="Times New Roman" w:hAnsi="Times New Roman" w:cs="Times New Roman"/>
          <w:sz w:val="24"/>
          <w:szCs w:val="24"/>
        </w:rPr>
      </w:pPr>
      <w:r>
        <w:rPr>
          <w:rFonts w:ascii="Times New Roman" w:hAnsi="Times New Roman" w:cs="Times New Roman"/>
          <w:b/>
          <w:sz w:val="24"/>
          <w:szCs w:val="24"/>
        </w:rPr>
        <w:t>Health Risks</w:t>
      </w:r>
      <w:r w:rsidR="00DA77E7" w:rsidRPr="00BF773E">
        <w:rPr>
          <w:rFonts w:ascii="Times New Roman" w:hAnsi="Times New Roman" w:cs="Times New Roman"/>
          <w:sz w:val="24"/>
          <w:szCs w:val="24"/>
        </w:rPr>
        <w:t xml:space="preserve"> </w:t>
      </w:r>
    </w:p>
    <w:p w:rsidR="00FE6C63" w:rsidRPr="00BF773E" w:rsidRDefault="00FE6C63" w:rsidP="002E6B35">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 xml:space="preserve">The primary objective of the </w:t>
      </w:r>
      <w:r w:rsidR="00ED72F9" w:rsidRPr="00BF773E">
        <w:rPr>
          <w:rFonts w:ascii="Times New Roman" w:hAnsi="Times New Roman" w:cs="Times New Roman"/>
          <w:sz w:val="24"/>
          <w:szCs w:val="24"/>
        </w:rPr>
        <w:t>dam is the generation of energy,</w:t>
      </w:r>
      <w:r w:rsidRPr="00BF773E">
        <w:rPr>
          <w:rFonts w:ascii="Times New Roman" w:hAnsi="Times New Roman" w:cs="Times New Roman"/>
          <w:sz w:val="24"/>
          <w:szCs w:val="24"/>
        </w:rPr>
        <w:t xml:space="preserve"> not an improvement in the standard of living for the country’s inhabitants. In support of this claim, I have considered the </w:t>
      </w:r>
      <w:r w:rsidRPr="00BF773E">
        <w:rPr>
          <w:rFonts w:ascii="Times New Roman" w:hAnsi="Times New Roman" w:cs="Times New Roman"/>
          <w:sz w:val="24"/>
          <w:szCs w:val="24"/>
        </w:rPr>
        <w:lastRenderedPageBreak/>
        <w:t xml:space="preserve">dam’s effect on the farms that border the river upstream. They will be submerged beneath the waters of an enormous reservoir. The potential for countless cases of illness from the insects breeding in the newly created wetlands is very likely. The most devastating of these diseases is that of schistosomiasis, also known as snail fever. </w:t>
      </w:r>
    </w:p>
    <w:p w:rsidR="00FE6C63" w:rsidRPr="00BF773E" w:rsidRDefault="00FE6C63" w:rsidP="002E6B35">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Fresh water snails live in the lakes and slow moving waters of tropical countries in Africa and Asia. Paras</w:t>
      </w:r>
      <w:r w:rsidR="00ED72F9" w:rsidRPr="00BF773E">
        <w:rPr>
          <w:rFonts w:ascii="Times New Roman" w:hAnsi="Times New Roman" w:cs="Times New Roman"/>
          <w:sz w:val="24"/>
          <w:szCs w:val="24"/>
        </w:rPr>
        <w:t xml:space="preserve">ites </w:t>
      </w:r>
      <w:r w:rsidRPr="00BF773E">
        <w:rPr>
          <w:rFonts w:ascii="Times New Roman" w:hAnsi="Times New Roman" w:cs="Times New Roman"/>
          <w:sz w:val="24"/>
          <w:szCs w:val="24"/>
        </w:rPr>
        <w:t xml:space="preserve">endemic to those waters enter the snails’ bodies where they lay eggs which are then released into the surrounding waters in the millions. As the eggs mature they develop into larvae which are attracted to the fatty acids given off by human skin. Within a few seconds and completely unnoticed by the victim, the larvae penetrate the intact skin of bathers, fishermen, or anyone who exposes their skin, even briefly, to the infested water. Once within the human body the parasite causes protracted and severely debilitating disease or death. </w:t>
      </w:r>
    </w:p>
    <w:p w:rsidR="00FE6C63" w:rsidRPr="00BF773E" w:rsidRDefault="00FE6C63" w:rsidP="002E6B35">
      <w:pPr>
        <w:spacing w:line="480" w:lineRule="auto"/>
        <w:ind w:firstLine="360"/>
        <w:rPr>
          <w:rFonts w:ascii="Times New Roman" w:hAnsi="Times New Roman" w:cs="Times New Roman"/>
          <w:sz w:val="24"/>
          <w:szCs w:val="24"/>
        </w:rPr>
      </w:pPr>
      <w:r w:rsidRPr="00BF773E">
        <w:rPr>
          <w:rFonts w:ascii="Times New Roman" w:hAnsi="Times New Roman" w:cs="Times New Roman"/>
          <w:sz w:val="24"/>
          <w:szCs w:val="24"/>
        </w:rPr>
        <w:t xml:space="preserve">The vast reservoir of shallow wetlands that will result from the creation of the Blue Nile Dam will </w:t>
      </w:r>
      <w:r w:rsidRPr="00BF773E">
        <w:rPr>
          <w:rFonts w:ascii="Times New Roman" w:hAnsi="Times New Roman" w:cs="Times New Roman"/>
          <w:i/>
          <w:sz w:val="24"/>
          <w:szCs w:val="24"/>
        </w:rPr>
        <w:t>significantly</w:t>
      </w:r>
      <w:r w:rsidRPr="00BF773E">
        <w:rPr>
          <w:rFonts w:ascii="Times New Roman" w:hAnsi="Times New Roman" w:cs="Times New Roman"/>
          <w:sz w:val="24"/>
          <w:szCs w:val="24"/>
        </w:rPr>
        <w:t xml:space="preserve"> boost the population of infected snails and with that the number cases of schistosomiasis. The World Health Organization reports that schistosomiasis, second only to malaria in prevalence, presently infects nearly 200 million people, with 600 million people at risk world-wide</w:t>
      </w:r>
      <w:r w:rsidR="00877B65">
        <w:rPr>
          <w:rFonts w:ascii="Times New Roman" w:hAnsi="Times New Roman" w:cs="Times New Roman"/>
          <w:sz w:val="24"/>
          <w:szCs w:val="24"/>
        </w:rPr>
        <w:t xml:space="preserve"> </w:t>
      </w:r>
      <w:r w:rsidR="00877B65">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Organization", "given" : "World Health", "non-dropping-particle" : "", "parse-names" : false, "suffix" : "" } ], "id" : "ITEM-1", "issued" : { "date-parts" : [ [ "2012" ] ] }, "title" : "WHO Country Cooperation Strategy Thailand, 2012-2016", "type" : "article-journal" }, "uris" : [ "http://www.mendeley.com/documents/?uuid=534823b2-0eb7-38e8-8575-ec7f618991dc" ] } ], "mendeley" : { "formattedCitation" : "(19)", "plainTextFormattedCitation" : "(19)", "previouslyFormattedCitation" : "(19)" }, "properties" : { "noteIndex" : 0 }, "schema" : "https://github.com/citation-style-language/schema/raw/master/csl-citation.json" }</w:instrText>
      </w:r>
      <w:r w:rsidR="00877B65">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19)</w:t>
      </w:r>
      <w:r w:rsidR="00877B65">
        <w:rPr>
          <w:rFonts w:ascii="Times New Roman" w:hAnsi="Times New Roman" w:cs="Times New Roman"/>
          <w:sz w:val="24"/>
          <w:szCs w:val="24"/>
        </w:rPr>
        <w:fldChar w:fldCharType="end"/>
      </w:r>
      <w:r w:rsidR="00877B65">
        <w:rPr>
          <w:rFonts w:ascii="Times New Roman" w:hAnsi="Times New Roman" w:cs="Times New Roman"/>
          <w:sz w:val="24"/>
          <w:szCs w:val="24"/>
        </w:rPr>
        <w:t>.</w:t>
      </w:r>
    </w:p>
    <w:p w:rsidR="00F41474" w:rsidRDefault="00DA77E7" w:rsidP="004B24FA">
      <w:pPr>
        <w:spacing w:line="480" w:lineRule="auto"/>
        <w:rPr>
          <w:rFonts w:ascii="Times New Roman" w:hAnsi="Times New Roman" w:cs="Times New Roman"/>
          <w:sz w:val="24"/>
          <w:szCs w:val="24"/>
        </w:rPr>
      </w:pPr>
      <w:r w:rsidRPr="00BF773E">
        <w:rPr>
          <w:rFonts w:ascii="Times New Roman" w:hAnsi="Times New Roman" w:cs="Times New Roman"/>
          <w:b/>
          <w:sz w:val="24"/>
          <w:szCs w:val="24"/>
        </w:rPr>
        <w:t>Doct</w:t>
      </w:r>
      <w:r w:rsidR="004B24FA">
        <w:rPr>
          <w:rFonts w:ascii="Times New Roman" w:hAnsi="Times New Roman" w:cs="Times New Roman"/>
          <w:b/>
          <w:sz w:val="24"/>
          <w:szCs w:val="24"/>
        </w:rPr>
        <w:t>rine of Double Effect</w:t>
      </w:r>
      <w:r w:rsidRPr="00BF773E">
        <w:rPr>
          <w:rFonts w:ascii="Times New Roman" w:hAnsi="Times New Roman" w:cs="Times New Roman"/>
          <w:sz w:val="24"/>
          <w:szCs w:val="24"/>
        </w:rPr>
        <w:t xml:space="preserve"> </w:t>
      </w:r>
    </w:p>
    <w:p w:rsidR="00FE6C63" w:rsidRPr="00BF773E" w:rsidRDefault="00FE6C63" w:rsidP="002E6B35">
      <w:pPr>
        <w:spacing w:line="480" w:lineRule="auto"/>
        <w:ind w:firstLine="720"/>
        <w:rPr>
          <w:rFonts w:ascii="Times New Roman" w:hAnsi="Times New Roman" w:cs="Times New Roman"/>
          <w:sz w:val="24"/>
          <w:szCs w:val="24"/>
        </w:rPr>
      </w:pPr>
      <w:r w:rsidRPr="00BF773E">
        <w:rPr>
          <w:rFonts w:ascii="Times New Roman" w:hAnsi="Times New Roman" w:cs="Times New Roman"/>
          <w:sz w:val="24"/>
          <w:szCs w:val="24"/>
        </w:rPr>
        <w:t>Proponents of the project may cite Thomas Aquinas’ Doctrine of Double Effect (DDE), admitting an awareness of the negative effect on the riverine villages, and of the increased disease</w:t>
      </w:r>
      <w:r w:rsidR="00877B65">
        <w:rPr>
          <w:rFonts w:ascii="Times New Roman" w:hAnsi="Times New Roman" w:cs="Times New Roman"/>
          <w:sz w:val="24"/>
          <w:szCs w:val="24"/>
        </w:rPr>
        <w:t xml:space="preserve"> </w:t>
      </w:r>
      <w:r w:rsidR="00877B65">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Aquinas", "given" : "Thomas", "non-dropping-particle" : "", "parse-names" : false, "suffix" : "" } ], "id" : "ITEM-1", "issued" : { "date-parts" : [ [ "2015" ] ] }, "publisher" : "Xist Publishing;", "title" : "Summa theologica.", "type" : "book" }, "uris" : [ "http://www.mendeley.com/documents/?uuid=4c4b4dbe-5d94-4cf8-8b19-8d3dd279a14f" ] } ], "mendeley" : { "formattedCitation" : "(21)", "plainTextFormattedCitation" : "(21)", "previouslyFormattedCitation" : "(21)" }, "properties" : { "noteIndex" : 0 }, "schema" : "https://github.com/citation-style-language/schema/raw/master/csl-citation.json" }</w:instrText>
      </w:r>
      <w:r w:rsidR="00877B65">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1)</w:t>
      </w:r>
      <w:r w:rsidR="00877B65">
        <w:rPr>
          <w:rFonts w:ascii="Times New Roman" w:hAnsi="Times New Roman" w:cs="Times New Roman"/>
          <w:sz w:val="24"/>
          <w:szCs w:val="24"/>
        </w:rPr>
        <w:fldChar w:fldCharType="end"/>
      </w:r>
      <w:r w:rsidRPr="00BF773E">
        <w:rPr>
          <w:rFonts w:ascii="Times New Roman" w:hAnsi="Times New Roman" w:cs="Times New Roman"/>
          <w:sz w:val="24"/>
          <w:szCs w:val="24"/>
        </w:rPr>
        <w:t xml:space="preserve">. They </w:t>
      </w:r>
      <w:r w:rsidR="00ED72F9" w:rsidRPr="00BF773E">
        <w:rPr>
          <w:rFonts w:ascii="Times New Roman" w:hAnsi="Times New Roman" w:cs="Times New Roman"/>
          <w:sz w:val="24"/>
          <w:szCs w:val="24"/>
        </w:rPr>
        <w:t xml:space="preserve">may </w:t>
      </w:r>
      <w:r w:rsidRPr="00BF773E">
        <w:rPr>
          <w:rFonts w:ascii="Times New Roman" w:hAnsi="Times New Roman" w:cs="Times New Roman"/>
          <w:sz w:val="24"/>
          <w:szCs w:val="24"/>
        </w:rPr>
        <w:t>insist that the quality of life for the people of the region will, nevertheless, be greatly improved. However, the DDE does not supp</w:t>
      </w:r>
      <w:r w:rsidR="00ED72F9" w:rsidRPr="00BF773E">
        <w:rPr>
          <w:rFonts w:ascii="Times New Roman" w:hAnsi="Times New Roman" w:cs="Times New Roman"/>
          <w:sz w:val="24"/>
          <w:szCs w:val="24"/>
        </w:rPr>
        <w:t xml:space="preserve">ort their argument. Condition 1 </w:t>
      </w:r>
      <w:r w:rsidR="00842A3C" w:rsidRPr="00BF773E">
        <w:rPr>
          <w:rFonts w:ascii="Times New Roman" w:hAnsi="Times New Roman" w:cs="Times New Roman"/>
          <w:sz w:val="24"/>
          <w:szCs w:val="24"/>
        </w:rPr>
        <w:t>of “</w:t>
      </w:r>
      <w:r w:rsidRPr="00BF773E">
        <w:rPr>
          <w:rFonts w:ascii="Times New Roman" w:hAnsi="Times New Roman" w:cs="Times New Roman"/>
          <w:sz w:val="24"/>
          <w:szCs w:val="24"/>
        </w:rPr>
        <w:t>The Nature of the Act Condition</w:t>
      </w:r>
      <w:r w:rsidR="00ED72F9" w:rsidRPr="00BF773E">
        <w:rPr>
          <w:rFonts w:ascii="Times New Roman" w:hAnsi="Times New Roman" w:cs="Times New Roman"/>
          <w:sz w:val="24"/>
          <w:szCs w:val="24"/>
        </w:rPr>
        <w:t>”</w:t>
      </w:r>
      <w:r w:rsidRPr="00BF773E">
        <w:rPr>
          <w:rFonts w:ascii="Times New Roman" w:hAnsi="Times New Roman" w:cs="Times New Roman"/>
          <w:sz w:val="24"/>
          <w:szCs w:val="24"/>
        </w:rPr>
        <w:t xml:space="preserve"> of the DDE, states that the action must be </w:t>
      </w:r>
      <w:r w:rsidRPr="00BF773E">
        <w:rPr>
          <w:rFonts w:ascii="Times New Roman" w:hAnsi="Times New Roman" w:cs="Times New Roman"/>
          <w:sz w:val="24"/>
          <w:szCs w:val="24"/>
        </w:rPr>
        <w:lastRenderedPageBreak/>
        <w:t>good or morally neutral</w:t>
      </w:r>
      <w:r w:rsidR="00BB0D93">
        <w:rPr>
          <w:rFonts w:ascii="Times New Roman" w:hAnsi="Times New Roman" w:cs="Times New Roman"/>
          <w:sz w:val="24"/>
          <w:szCs w:val="24"/>
        </w:rPr>
        <w:t xml:space="preserve"> </w:t>
      </w:r>
      <w:r w:rsidR="00BB0D93">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Aquinas", "given" : "Thomas", "non-dropping-particle" : "", "parse-names" : false, "suffix" : "" } ], "id" : "ITEM-1", "issued" : { "date-parts" : [ [ "2015" ] ] }, "publisher" : "Xist Publishing;", "title" : "Summa theologica.", "type" : "book" }, "uris" : [ "http://www.mendeley.com/documents/?uuid=4c4b4dbe-5d94-4cf8-8b19-8d3dd279a14f" ] } ], "mendeley" : { "formattedCitation" : "(21)", "plainTextFormattedCitation" : "(21)", "previouslyFormattedCitation" : "(21)" }, "properties" : { "noteIndex" : 0 }, "schema" : "https://github.com/citation-style-language/schema/raw/master/csl-citation.json" }</w:instrText>
      </w:r>
      <w:r w:rsidR="00BB0D93">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1)</w:t>
      </w:r>
      <w:r w:rsidR="00BB0D93">
        <w:rPr>
          <w:rFonts w:ascii="Times New Roman" w:hAnsi="Times New Roman" w:cs="Times New Roman"/>
          <w:sz w:val="24"/>
          <w:szCs w:val="24"/>
        </w:rPr>
        <w:fldChar w:fldCharType="end"/>
      </w:r>
      <w:r w:rsidRPr="00BF773E">
        <w:rPr>
          <w:rFonts w:ascii="Times New Roman" w:hAnsi="Times New Roman" w:cs="Times New Roman"/>
          <w:sz w:val="24"/>
          <w:szCs w:val="24"/>
        </w:rPr>
        <w:t xml:space="preserve">. The construction of the dam, given the existing alternatives, is </w:t>
      </w:r>
      <w:r w:rsidRPr="00BF773E">
        <w:rPr>
          <w:rFonts w:ascii="Times New Roman" w:hAnsi="Times New Roman" w:cs="Times New Roman"/>
          <w:i/>
          <w:sz w:val="24"/>
          <w:szCs w:val="24"/>
        </w:rPr>
        <w:t>not</w:t>
      </w:r>
      <w:r w:rsidR="00ED72F9" w:rsidRPr="00BF773E">
        <w:rPr>
          <w:rFonts w:ascii="Times New Roman" w:hAnsi="Times New Roman" w:cs="Times New Roman"/>
          <w:sz w:val="24"/>
          <w:szCs w:val="24"/>
        </w:rPr>
        <w:t xml:space="preserve"> good. As well</w:t>
      </w:r>
      <w:r w:rsidRPr="00BF773E">
        <w:rPr>
          <w:rFonts w:ascii="Times New Roman" w:hAnsi="Times New Roman" w:cs="Times New Roman"/>
          <w:sz w:val="24"/>
          <w:szCs w:val="24"/>
        </w:rPr>
        <w:t>, with Condition 4, “The Proportionality Condition”, the good effect must be at least equivalent in importance to the bad effect</w:t>
      </w:r>
      <w:r w:rsidR="00BB0D93">
        <w:rPr>
          <w:rFonts w:ascii="Times New Roman" w:hAnsi="Times New Roman" w:cs="Times New Roman"/>
          <w:sz w:val="24"/>
          <w:szCs w:val="24"/>
        </w:rPr>
        <w:t xml:space="preserve"> </w:t>
      </w:r>
      <w:r w:rsidR="00BB0D93">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Aquinas", "given" : "Thomas", "non-dropping-particle" : "", "parse-names" : false, "suffix" : "" } ], "id" : "ITEM-1", "issued" : { "date-parts" : [ [ "2015" ] ] }, "publisher" : "Xist Publishing;", "title" : "Summa theologica.", "type" : "book" }, "uris" : [ "http://www.mendeley.com/documents/?uuid=4c4b4dbe-5d94-4cf8-8b19-8d3dd279a14f" ] } ], "mendeley" : { "formattedCitation" : "(21)", "plainTextFormattedCitation" : "(21)", "previouslyFormattedCitation" : "(21)" }, "properties" : { "noteIndex" : 0 }, "schema" : "https://github.com/citation-style-language/schema/raw/master/csl-citation.json" }</w:instrText>
      </w:r>
      <w:r w:rsidR="00BB0D93">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1)</w:t>
      </w:r>
      <w:r w:rsidR="00BB0D93">
        <w:rPr>
          <w:rFonts w:ascii="Times New Roman" w:hAnsi="Times New Roman" w:cs="Times New Roman"/>
          <w:sz w:val="24"/>
          <w:szCs w:val="24"/>
        </w:rPr>
        <w:fldChar w:fldCharType="end"/>
      </w:r>
      <w:r w:rsidRPr="00BF773E">
        <w:rPr>
          <w:rFonts w:ascii="Times New Roman" w:hAnsi="Times New Roman" w:cs="Times New Roman"/>
          <w:sz w:val="24"/>
          <w:szCs w:val="24"/>
        </w:rPr>
        <w:t xml:space="preserve">. Although we cannot quantify the number of people who die or are incapacitated from the vector-borne diseases, we can safely project from the sheer size of the upstream reservoir that many hundreds of kilometers will be inundated and tens of thousands will be subject to the misery of the </w:t>
      </w:r>
      <w:r w:rsidR="00D95AB0">
        <w:rPr>
          <w:rFonts w:ascii="Times New Roman" w:hAnsi="Times New Roman" w:cs="Times New Roman"/>
          <w:sz w:val="24"/>
          <w:szCs w:val="24"/>
        </w:rPr>
        <w:t xml:space="preserve">ravaging </w:t>
      </w:r>
      <w:r w:rsidRPr="00BF773E">
        <w:rPr>
          <w:rFonts w:ascii="Times New Roman" w:hAnsi="Times New Roman" w:cs="Times New Roman"/>
          <w:sz w:val="24"/>
          <w:szCs w:val="24"/>
        </w:rPr>
        <w:t>mosquito and snail populations.</w:t>
      </w:r>
    </w:p>
    <w:p w:rsidR="00FE6C63" w:rsidRPr="00BF773E" w:rsidRDefault="00FE6C63" w:rsidP="002E6B35">
      <w:pPr>
        <w:spacing w:line="480" w:lineRule="auto"/>
        <w:ind w:firstLine="720"/>
        <w:rPr>
          <w:rFonts w:ascii="Times New Roman" w:hAnsi="Times New Roman" w:cs="Times New Roman"/>
          <w:sz w:val="24"/>
          <w:szCs w:val="24"/>
        </w:rPr>
      </w:pPr>
      <w:r w:rsidRPr="00BF773E">
        <w:rPr>
          <w:rFonts w:ascii="Times New Roman" w:hAnsi="Times New Roman" w:cs="Times New Roman"/>
          <w:sz w:val="24"/>
          <w:szCs w:val="24"/>
        </w:rPr>
        <w:t xml:space="preserve">Furthermore, what will be the impact of such a project on people who navigate the river to </w:t>
      </w:r>
      <w:r w:rsidR="00012347" w:rsidRPr="00BF773E">
        <w:rPr>
          <w:rFonts w:ascii="Times New Roman" w:hAnsi="Times New Roman" w:cs="Times New Roman"/>
          <w:sz w:val="24"/>
          <w:szCs w:val="24"/>
        </w:rPr>
        <w:t>trade with Sudan and Egypt? Navigation on the river</w:t>
      </w:r>
      <w:r w:rsidRPr="00BF773E">
        <w:rPr>
          <w:rFonts w:ascii="Times New Roman" w:hAnsi="Times New Roman" w:cs="Times New Roman"/>
          <w:sz w:val="24"/>
          <w:szCs w:val="24"/>
        </w:rPr>
        <w:t xml:space="preserve"> will no longer be possible. With locks, what will passage cost? Will small traders be able to afford the cost? These are unanswered questions that have not been </w:t>
      </w:r>
      <w:r w:rsidR="001E1379">
        <w:rPr>
          <w:rFonts w:ascii="Times New Roman" w:hAnsi="Times New Roman" w:cs="Times New Roman"/>
          <w:sz w:val="24"/>
          <w:szCs w:val="24"/>
        </w:rPr>
        <w:t xml:space="preserve">adequately </w:t>
      </w:r>
      <w:r w:rsidRPr="00BF773E">
        <w:rPr>
          <w:rFonts w:ascii="Times New Roman" w:hAnsi="Times New Roman" w:cs="Times New Roman"/>
          <w:sz w:val="24"/>
          <w:szCs w:val="24"/>
        </w:rPr>
        <w:t>addressed by the Ethiopian government and attest to the low level of regard for the well-being of the rural inhabitants.</w:t>
      </w:r>
    </w:p>
    <w:p w:rsidR="004B24FA" w:rsidRDefault="004B24FA" w:rsidP="004B24FA">
      <w:pPr>
        <w:pStyle w:val="ListParagraph"/>
        <w:spacing w:line="480" w:lineRule="auto"/>
        <w:ind w:left="0"/>
        <w:rPr>
          <w:rFonts w:ascii="Times New Roman" w:hAnsi="Times New Roman" w:cs="Times New Roman"/>
          <w:sz w:val="24"/>
          <w:szCs w:val="24"/>
        </w:rPr>
      </w:pPr>
      <w:r>
        <w:rPr>
          <w:rFonts w:ascii="Times New Roman" w:hAnsi="Times New Roman" w:cs="Times New Roman"/>
          <w:b/>
          <w:sz w:val="24"/>
          <w:szCs w:val="24"/>
        </w:rPr>
        <w:t>Ecosystem</w:t>
      </w:r>
      <w:r w:rsidR="00DA77E7" w:rsidRPr="00BF773E">
        <w:rPr>
          <w:rFonts w:ascii="Times New Roman" w:hAnsi="Times New Roman" w:cs="Times New Roman"/>
          <w:sz w:val="24"/>
          <w:szCs w:val="24"/>
        </w:rPr>
        <w:t xml:space="preserve"> </w:t>
      </w:r>
    </w:p>
    <w:p w:rsidR="00DE26BC" w:rsidRPr="00BF773E" w:rsidRDefault="00872CA5" w:rsidP="004B24FA">
      <w:pPr>
        <w:pStyle w:val="ListParagraph"/>
        <w:spacing w:line="480" w:lineRule="auto"/>
        <w:ind w:left="0" w:firstLine="720"/>
        <w:rPr>
          <w:rFonts w:ascii="Times New Roman" w:hAnsi="Times New Roman" w:cs="Times New Roman"/>
          <w:sz w:val="24"/>
          <w:szCs w:val="24"/>
        </w:rPr>
      </w:pPr>
      <w:r w:rsidRPr="00BF773E">
        <w:rPr>
          <w:rFonts w:ascii="Times New Roman" w:hAnsi="Times New Roman" w:cs="Times New Roman"/>
          <w:sz w:val="24"/>
          <w:szCs w:val="24"/>
        </w:rPr>
        <w:t xml:space="preserve">Studies by </w:t>
      </w:r>
      <w:proofErr w:type="spellStart"/>
      <w:r w:rsidRPr="00BF773E">
        <w:rPr>
          <w:rFonts w:ascii="Times New Roman" w:hAnsi="Times New Roman" w:cs="Times New Roman"/>
          <w:sz w:val="24"/>
          <w:szCs w:val="24"/>
        </w:rPr>
        <w:t>S</w:t>
      </w:r>
      <w:r w:rsidR="004131E5" w:rsidRPr="00BF773E">
        <w:rPr>
          <w:rFonts w:ascii="Times New Roman" w:hAnsi="Times New Roman" w:cs="Times New Roman"/>
          <w:sz w:val="24"/>
          <w:szCs w:val="24"/>
        </w:rPr>
        <w:t>n</w:t>
      </w:r>
      <w:r w:rsidR="00BB0D93">
        <w:rPr>
          <w:rFonts w:ascii="Times New Roman" w:hAnsi="Times New Roman" w:cs="Times New Roman"/>
          <w:sz w:val="24"/>
          <w:szCs w:val="24"/>
        </w:rPr>
        <w:t>oussi</w:t>
      </w:r>
      <w:proofErr w:type="spellEnd"/>
      <w:r w:rsidR="00BB0D93">
        <w:rPr>
          <w:rFonts w:ascii="Times New Roman" w:hAnsi="Times New Roman" w:cs="Times New Roman"/>
          <w:sz w:val="24"/>
          <w:szCs w:val="24"/>
        </w:rPr>
        <w:t xml:space="preserve"> et al.</w:t>
      </w:r>
      <w:r w:rsidR="00173624">
        <w:rPr>
          <w:rFonts w:ascii="Times New Roman" w:hAnsi="Times New Roman" w:cs="Times New Roman"/>
          <w:sz w:val="24"/>
          <w:szCs w:val="24"/>
        </w:rPr>
        <w:t xml:space="preserve"> </w:t>
      </w:r>
      <w:r w:rsidR="001E1379">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Snoussi", "given" : "M", "non-dropping-particle" : "", "parse-names" : false, "suffix" : "" }, { "dropping-particle" : "", "family" : "Kitheka", "given" : "J", "non-dropping-particle" : "", "parse-names" : false, "suffix" : "" }, { "dropping-particle" : "", "family" : "Shaghude", "given" : "Y", "non-dropping-particle" : "", "parse-names" : false, "suffix" : "" }, { "dropping-particle" : "", "family" : "Kane", "given" : "A", "non-dropping-particle" : "", "parse-names" : false, "suffix" : "" } ], "container-title" : "Environmental", "id" : "ITEM-1", "issued" : { "date-parts" : [ [ "2007" ] ] }, "title" : "Downstream and coastal impacts of damming and water abstraction in Africa", "type" : "article-journal" }, "uris" : [ "http://www.mendeley.com/documents/?uuid=a58be4b7-d933-33ac-b155-2b36ed111a3b" ] } ], "mendeley" : { "formattedCitation" : "(22)", "plainTextFormattedCitation" : "(22)", "previouslyFormattedCitation" : "(22)" }, "properties" : { "noteIndex" : 0 }, "schema" : "https://github.com/citation-style-language/schema/raw/master/csl-citation.json" }</w:instrText>
      </w:r>
      <w:r w:rsidR="001E1379">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2)</w:t>
      </w:r>
      <w:r w:rsidR="001E1379">
        <w:rPr>
          <w:rFonts w:ascii="Times New Roman" w:hAnsi="Times New Roman" w:cs="Times New Roman"/>
          <w:sz w:val="24"/>
          <w:szCs w:val="24"/>
        </w:rPr>
        <w:fldChar w:fldCharType="end"/>
      </w:r>
      <w:r w:rsidR="004131E5" w:rsidRPr="00BF773E">
        <w:rPr>
          <w:rFonts w:ascii="Times New Roman" w:hAnsi="Times New Roman" w:cs="Times New Roman"/>
          <w:sz w:val="24"/>
          <w:szCs w:val="24"/>
        </w:rPr>
        <w:t xml:space="preserve"> have documented a measurable increase in downstream water salinity. Further, they report that downstream riverine soil analyses confirm elevated salinity as well. The ultimate impact on downstream riverine agriculture, in a region where floodplain farming has been an integral part of Egypt’s history over millennia, is as yet unknown. </w:t>
      </w:r>
      <w:proofErr w:type="spellStart"/>
      <w:r w:rsidR="004131E5" w:rsidRPr="00BF773E">
        <w:rPr>
          <w:rFonts w:ascii="Times New Roman" w:hAnsi="Times New Roman" w:cs="Times New Roman"/>
          <w:sz w:val="24"/>
          <w:szCs w:val="24"/>
        </w:rPr>
        <w:t>Braatn</w:t>
      </w:r>
      <w:r w:rsidR="001E1379">
        <w:rPr>
          <w:rFonts w:ascii="Times New Roman" w:hAnsi="Times New Roman" w:cs="Times New Roman"/>
          <w:sz w:val="24"/>
          <w:szCs w:val="24"/>
        </w:rPr>
        <w:t>e</w:t>
      </w:r>
      <w:proofErr w:type="spellEnd"/>
      <w:r w:rsidR="001E1379">
        <w:rPr>
          <w:rFonts w:ascii="Times New Roman" w:hAnsi="Times New Roman" w:cs="Times New Roman"/>
          <w:sz w:val="24"/>
          <w:szCs w:val="24"/>
        </w:rPr>
        <w:t xml:space="preserve"> et al. </w:t>
      </w:r>
      <w:r w:rsidR="001E1379">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Braatne", "given" : "J. .H", "non-dropping-particle" : "", "parse-names" : false, "suffix" : "" }, { "dropping-particle" : "", "family" : "Rood", "given" : "S. B.", "non-dropping-particle" : "", "parse-names" : false, "suffix" : "" }, { "dropping-particle" : "", "family" : "Goater", "given" : "L. A.", "non-dropping-particle" : "", "parse-names" : false, "suffix" : "" }, { "dropping-particle" : "", "family" : "Blair", "given" : "C. L.", "non-dropping-particle" : "", "parse-names" : false, "suffix" : "" } ], "container-title" : "Environmental Management", "id" : "ITEM-1", "issue" : "2", "issued" : { "date-parts" : [ [ "2008" ] ] }, "page" : "267-281", "title" : "Analyzing the impacts of dams on riparian ecosystems: a review of research strategies and their relevance to the Snake River through Hells Canyon.", "type" : "article-journal", "volume" : "41" }, "uris" : [ "http://www.mendeley.com/documents/?uuid=5a770a33-2a2d-4e3c-bded-464158494068" ] } ], "mendeley" : { "formattedCitation" : "(23)", "plainTextFormattedCitation" : "(23)", "previouslyFormattedCitation" : "(23)" }, "properties" : { "noteIndex" : 0 }, "schema" : "https://github.com/citation-style-language/schema/raw/master/csl-citation.json" }</w:instrText>
      </w:r>
      <w:r w:rsidR="001E1379">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3)</w:t>
      </w:r>
      <w:r w:rsidR="001E1379">
        <w:rPr>
          <w:rFonts w:ascii="Times New Roman" w:hAnsi="Times New Roman" w:cs="Times New Roman"/>
          <w:sz w:val="24"/>
          <w:szCs w:val="24"/>
        </w:rPr>
        <w:fldChar w:fldCharType="end"/>
      </w:r>
      <w:r w:rsidR="00C8298F" w:rsidRPr="00BF773E">
        <w:rPr>
          <w:rFonts w:ascii="Times New Roman" w:hAnsi="Times New Roman" w:cs="Times New Roman"/>
          <w:sz w:val="24"/>
          <w:szCs w:val="24"/>
        </w:rPr>
        <w:t xml:space="preserve"> have shown that damming, with its interruption of the cycle of seasonal flooding, deprives the downstream floodplain of the natural erosion and deposition of occasional floods</w:t>
      </w:r>
      <w:r w:rsidR="00A65A38" w:rsidRPr="00BF773E">
        <w:rPr>
          <w:rFonts w:ascii="Times New Roman" w:hAnsi="Times New Roman" w:cs="Times New Roman"/>
          <w:sz w:val="24"/>
          <w:szCs w:val="24"/>
        </w:rPr>
        <w:t>. Such flooding, they explain, “can immediately have dramatic impacts on aquatic and riparian zones. Floods often enable bursts of recruitment by riparian plants and some other biota and thus, the initial “destruction” may be followed by ecosystem rejuvenation…” (p. 277-278)</w:t>
      </w:r>
      <w:r w:rsidR="00DE26BC" w:rsidRPr="00BF773E">
        <w:rPr>
          <w:rFonts w:ascii="Times New Roman" w:hAnsi="Times New Roman" w:cs="Times New Roman"/>
          <w:sz w:val="24"/>
          <w:szCs w:val="24"/>
        </w:rPr>
        <w:t xml:space="preserve">. </w:t>
      </w:r>
    </w:p>
    <w:p w:rsidR="00A65A38" w:rsidRPr="00BF773E" w:rsidRDefault="00DC1889" w:rsidP="00DE26BC">
      <w:pPr>
        <w:pStyle w:val="ListParagraph"/>
        <w:spacing w:line="480" w:lineRule="auto"/>
        <w:ind w:left="0" w:firstLine="720"/>
        <w:rPr>
          <w:rFonts w:ascii="Times New Roman" w:hAnsi="Times New Roman" w:cs="Times New Roman"/>
          <w:sz w:val="24"/>
          <w:szCs w:val="24"/>
        </w:rPr>
      </w:pPr>
      <w:r w:rsidRPr="00BF773E">
        <w:rPr>
          <w:rFonts w:ascii="Times New Roman" w:hAnsi="Times New Roman" w:cs="Times New Roman"/>
          <w:sz w:val="24"/>
          <w:szCs w:val="24"/>
        </w:rPr>
        <w:t>Equally</w:t>
      </w:r>
      <w:r w:rsidR="00FE6C63" w:rsidRPr="00BF773E">
        <w:rPr>
          <w:rFonts w:ascii="Times New Roman" w:hAnsi="Times New Roman" w:cs="Times New Roman"/>
          <w:sz w:val="24"/>
          <w:szCs w:val="24"/>
        </w:rPr>
        <w:t xml:space="preserve"> important is the impact of the dam on the other residents of the region: </w:t>
      </w:r>
      <w:r w:rsidRPr="00BF773E">
        <w:rPr>
          <w:rFonts w:ascii="Times New Roman" w:hAnsi="Times New Roman" w:cs="Times New Roman"/>
          <w:sz w:val="24"/>
          <w:szCs w:val="24"/>
        </w:rPr>
        <w:t>T</w:t>
      </w:r>
      <w:r w:rsidR="00FE6C63" w:rsidRPr="00BF773E">
        <w:rPr>
          <w:rFonts w:ascii="Times New Roman" w:hAnsi="Times New Roman" w:cs="Times New Roman"/>
          <w:sz w:val="24"/>
          <w:szCs w:val="24"/>
        </w:rPr>
        <w:t xml:space="preserve">he animals. As living beings, do they not also have a right to live unmolested in their natural habitat, </w:t>
      </w:r>
      <w:r w:rsidR="00FE6C63" w:rsidRPr="00BF773E">
        <w:rPr>
          <w:rFonts w:ascii="Times New Roman" w:hAnsi="Times New Roman" w:cs="Times New Roman"/>
          <w:sz w:val="24"/>
          <w:szCs w:val="24"/>
        </w:rPr>
        <w:lastRenderedPageBreak/>
        <w:t xml:space="preserve">an ecosystem finely tuned over millennia to meet their specific needs? The dam will convert the flowing water of the Nile </w:t>
      </w:r>
      <w:r w:rsidRPr="00BF773E">
        <w:rPr>
          <w:rFonts w:ascii="Times New Roman" w:hAnsi="Times New Roman" w:cs="Times New Roman"/>
          <w:sz w:val="24"/>
          <w:szCs w:val="24"/>
        </w:rPr>
        <w:t>in</w:t>
      </w:r>
      <w:r w:rsidR="00FE6C63" w:rsidRPr="00BF773E">
        <w:rPr>
          <w:rFonts w:ascii="Times New Roman" w:hAnsi="Times New Roman" w:cs="Times New Roman"/>
          <w:sz w:val="24"/>
          <w:szCs w:val="24"/>
        </w:rPr>
        <w:t>to a shallow reservoir of still water upstream; it will interpose an impenetrable barrier; and, downstream, the river bottom, previously covered with gravel and fine silt, will be stripped bare by the erosive action of the dam’s outflow.</w:t>
      </w:r>
      <w:r w:rsidR="00A65A38" w:rsidRPr="00BF773E">
        <w:rPr>
          <w:rFonts w:ascii="Times New Roman" w:hAnsi="Times New Roman" w:cs="Times New Roman"/>
          <w:sz w:val="24"/>
          <w:szCs w:val="24"/>
        </w:rPr>
        <w:t xml:space="preserve"> Clark et al. </w:t>
      </w:r>
      <w:r w:rsidR="001E1379">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DOI" : "10.1111/j.1469-1795.2009.00234.x", "author" : [ { "dropping-particle" : "", "family" : "Clark", "given" : "N. J", "non-dropping-particle" : "", "parse-names" : false, "suffix" : "" }, { "dropping-particle" : "", "family" : "Gordos", "given" : "M. A.", "non-dropping-particle" : "", "parse-names" : false, "suffix" : "" }, { "dropping-particle" : "", "family" : "Franklin", "given" : "C. E.", "non-dropping-particle" : "", "parse-names" : false, "suffix" : "" } ], "container-title" : "Animal Conservation", "id" : "ITEM-1", "issue" : "2", "issued" : { "date-parts" : [ [ "2009" ] ] }, "page" : "1", "title" : "Implications of river damming: the influence of aquatic hypoxia on the diving physiology and behaviour of the endangered Mary River turtle.", "type" : "article-journal", "volume" : "12" }, "uris" : [ "http://www.mendeley.com/documents/?uuid=52fa500a-5766-4a33-a7e2-c20bc03a9abf" ] } ], "mendeley" : { "formattedCitation" : "(24)", "plainTextFormattedCitation" : "(24)", "previouslyFormattedCitation" : "(24)" }, "properties" : { "noteIndex" : 0 }, "schema" : "https://github.com/citation-style-language/schema/raw/master/csl-citation.json" }</w:instrText>
      </w:r>
      <w:r w:rsidR="001E1379">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4)</w:t>
      </w:r>
      <w:r w:rsidR="001E1379">
        <w:rPr>
          <w:rFonts w:ascii="Times New Roman" w:hAnsi="Times New Roman" w:cs="Times New Roman"/>
          <w:sz w:val="24"/>
          <w:szCs w:val="24"/>
        </w:rPr>
        <w:fldChar w:fldCharType="end"/>
      </w:r>
      <w:r w:rsidR="006F4606" w:rsidRPr="00BF773E">
        <w:rPr>
          <w:rFonts w:ascii="Times New Roman" w:hAnsi="Times New Roman" w:cs="Times New Roman"/>
          <w:sz w:val="24"/>
          <w:szCs w:val="24"/>
        </w:rPr>
        <w:t xml:space="preserve"> have determined that with </w:t>
      </w:r>
      <w:r w:rsidR="00DC279D" w:rsidRPr="00BF773E">
        <w:rPr>
          <w:rFonts w:ascii="Times New Roman" w:hAnsi="Times New Roman" w:cs="Times New Roman"/>
          <w:sz w:val="24"/>
          <w:szCs w:val="24"/>
        </w:rPr>
        <w:t xml:space="preserve">decreased river flow following </w:t>
      </w:r>
      <w:r w:rsidR="000C43F7" w:rsidRPr="00BF773E">
        <w:rPr>
          <w:rFonts w:ascii="Times New Roman" w:hAnsi="Times New Roman" w:cs="Times New Roman"/>
          <w:sz w:val="24"/>
          <w:szCs w:val="24"/>
        </w:rPr>
        <w:t>damming</w:t>
      </w:r>
      <w:r w:rsidR="006F4606" w:rsidRPr="00BF773E">
        <w:rPr>
          <w:rFonts w:ascii="Times New Roman" w:hAnsi="Times New Roman" w:cs="Times New Roman"/>
          <w:sz w:val="24"/>
          <w:szCs w:val="24"/>
        </w:rPr>
        <w:t xml:space="preserve">, the oxygen content of the water is considerably less. Aquatic </w:t>
      </w:r>
      <w:r w:rsidR="001A687C" w:rsidRPr="00BF773E">
        <w:rPr>
          <w:rFonts w:ascii="Times New Roman" w:hAnsi="Times New Roman" w:cs="Times New Roman"/>
          <w:sz w:val="24"/>
          <w:szCs w:val="24"/>
        </w:rPr>
        <w:t>creatures</w:t>
      </w:r>
      <w:r w:rsidR="00DE26BC" w:rsidRPr="00BF773E">
        <w:rPr>
          <w:rFonts w:ascii="Times New Roman" w:hAnsi="Times New Roman" w:cs="Times New Roman"/>
          <w:sz w:val="24"/>
          <w:szCs w:val="24"/>
        </w:rPr>
        <w:t xml:space="preserve"> like turtle</w:t>
      </w:r>
      <w:r w:rsidR="001A687C" w:rsidRPr="00BF773E">
        <w:rPr>
          <w:rFonts w:ascii="Times New Roman" w:hAnsi="Times New Roman" w:cs="Times New Roman"/>
          <w:sz w:val="24"/>
          <w:szCs w:val="24"/>
        </w:rPr>
        <w:t xml:space="preserve">s </w:t>
      </w:r>
      <w:r w:rsidR="006F4606" w:rsidRPr="00BF773E">
        <w:rPr>
          <w:rFonts w:ascii="Times New Roman" w:hAnsi="Times New Roman" w:cs="Times New Roman"/>
          <w:sz w:val="24"/>
          <w:szCs w:val="24"/>
        </w:rPr>
        <w:t>that depend on high</w:t>
      </w:r>
      <w:r w:rsidR="001A687C" w:rsidRPr="00BF773E">
        <w:rPr>
          <w:rFonts w:ascii="Times New Roman" w:hAnsi="Times New Roman" w:cs="Times New Roman"/>
          <w:sz w:val="24"/>
          <w:szCs w:val="24"/>
        </w:rPr>
        <w:t xml:space="preserve"> </w:t>
      </w:r>
      <w:r w:rsidR="00D95AB0">
        <w:rPr>
          <w:rFonts w:ascii="Times New Roman" w:hAnsi="Times New Roman" w:cs="Times New Roman"/>
          <w:sz w:val="24"/>
          <w:szCs w:val="24"/>
        </w:rPr>
        <w:t>aquatic oxygen concentration</w:t>
      </w:r>
      <w:r w:rsidR="001A687C" w:rsidRPr="00BF773E">
        <w:rPr>
          <w:rFonts w:ascii="Times New Roman" w:hAnsi="Times New Roman" w:cs="Times New Roman"/>
          <w:sz w:val="24"/>
          <w:szCs w:val="24"/>
        </w:rPr>
        <w:t xml:space="preserve"> in order to</w:t>
      </w:r>
      <w:r w:rsidR="006F4606" w:rsidRPr="00BF773E">
        <w:rPr>
          <w:rFonts w:ascii="Times New Roman" w:hAnsi="Times New Roman" w:cs="Times New Roman"/>
          <w:sz w:val="24"/>
          <w:szCs w:val="24"/>
        </w:rPr>
        <w:t xml:space="preserve"> dive deeply, are unable to do so</w:t>
      </w:r>
      <w:r w:rsidR="00DE26BC" w:rsidRPr="00BF773E">
        <w:rPr>
          <w:rFonts w:ascii="Times New Roman" w:hAnsi="Times New Roman" w:cs="Times New Roman"/>
          <w:sz w:val="24"/>
          <w:szCs w:val="24"/>
        </w:rPr>
        <w:t>. Mortality rates for such creatures will be increased in that</w:t>
      </w:r>
      <w:r w:rsidR="006F4606" w:rsidRPr="00BF773E">
        <w:rPr>
          <w:rFonts w:ascii="Times New Roman" w:hAnsi="Times New Roman" w:cs="Times New Roman"/>
          <w:sz w:val="24"/>
          <w:szCs w:val="24"/>
        </w:rPr>
        <w:t xml:space="preserve"> environment. </w:t>
      </w:r>
    </w:p>
    <w:p w:rsidR="00FE6C63" w:rsidRPr="00BF773E" w:rsidRDefault="00FE6C63" w:rsidP="002E6B35">
      <w:pPr>
        <w:pStyle w:val="ListParagraph"/>
        <w:spacing w:line="480" w:lineRule="auto"/>
        <w:ind w:left="0" w:firstLine="720"/>
        <w:rPr>
          <w:rFonts w:ascii="Times New Roman" w:hAnsi="Times New Roman" w:cs="Times New Roman"/>
          <w:sz w:val="24"/>
          <w:szCs w:val="24"/>
        </w:rPr>
      </w:pPr>
      <w:r w:rsidRPr="00BF773E">
        <w:rPr>
          <w:rFonts w:ascii="Times New Roman" w:hAnsi="Times New Roman" w:cs="Times New Roman"/>
          <w:sz w:val="24"/>
          <w:szCs w:val="24"/>
        </w:rPr>
        <w:t>Not long ago the Nile crocodile was nearly wiped out by a similar dam</w:t>
      </w:r>
      <w:r w:rsidR="001E1379">
        <w:rPr>
          <w:rFonts w:ascii="Times New Roman" w:hAnsi="Times New Roman" w:cs="Times New Roman"/>
          <w:sz w:val="24"/>
          <w:szCs w:val="24"/>
        </w:rPr>
        <w:t xml:space="preserve"> </w:t>
      </w:r>
      <w:r w:rsidR="001E1379">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Botha", "given" : "H", "non-dropping-particle" : "", "parse-names" : false, "suffix" : "" }, { "dropping-particle" : "Van", "family" : "Hoven", "given" : "W", "non-dropping-particle" : "", "parse-names" : false, "suffix" : "" }, { "dropping-particle" : "", "family" : "Jr", "given" : "LJ Guillette", "non-dropping-particle" : "", "parse-names" : false, "suffix" : "" } ], "container-title" : "Water SA", "id" : "ITEM-1", "issued" : { "date-parts" : [ [ "2011" ] ] }, "title" : "The decline of the Nile crocodile population in Loskop dam, Olifants River, South Africa", "type" : "article-journal" }, "uris" : [ "http://www.mendeley.com/documents/?uuid=39faa193-b5e6-31f7-a69b-5ce3e87455eb" ] } ], "mendeley" : { "formattedCitation" : "(20)", "plainTextFormattedCitation" : "(20)", "previouslyFormattedCitation" : "(20)" }, "properties" : { "noteIndex" : 0 }, "schema" : "https://github.com/citation-style-language/schema/raw/master/csl-citation.json" }</w:instrText>
      </w:r>
      <w:r w:rsidR="001E1379">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0)</w:t>
      </w:r>
      <w:r w:rsidR="001E1379">
        <w:rPr>
          <w:rFonts w:ascii="Times New Roman" w:hAnsi="Times New Roman" w:cs="Times New Roman"/>
          <w:sz w:val="24"/>
          <w:szCs w:val="24"/>
        </w:rPr>
        <w:fldChar w:fldCharType="end"/>
      </w:r>
      <w:r w:rsidRPr="00BF773E">
        <w:rPr>
          <w:rFonts w:ascii="Times New Roman" w:hAnsi="Times New Roman" w:cs="Times New Roman"/>
          <w:sz w:val="24"/>
          <w:szCs w:val="24"/>
        </w:rPr>
        <w:t>. However, the main casualty here will be the fish that require sand, silt</w:t>
      </w:r>
      <w:r w:rsidR="00DC1889" w:rsidRPr="00BF773E">
        <w:rPr>
          <w:rFonts w:ascii="Times New Roman" w:hAnsi="Times New Roman" w:cs="Times New Roman"/>
          <w:sz w:val="24"/>
          <w:szCs w:val="24"/>
        </w:rPr>
        <w:t>,</w:t>
      </w:r>
      <w:r w:rsidRPr="00BF773E">
        <w:rPr>
          <w:rFonts w:ascii="Times New Roman" w:hAnsi="Times New Roman" w:cs="Times New Roman"/>
          <w:sz w:val="24"/>
          <w:szCs w:val="24"/>
        </w:rPr>
        <w:t xml:space="preserve"> and gravel to spawn. Thus, I give the animals a solid proxy vote of “No happiness” in the utilitarian equation. </w:t>
      </w:r>
    </w:p>
    <w:p w:rsidR="00FE6C63" w:rsidRPr="00BF773E" w:rsidRDefault="002E6B35" w:rsidP="00D95AB0">
      <w:pPr>
        <w:pStyle w:val="ListParagraph"/>
        <w:spacing w:line="480" w:lineRule="auto"/>
        <w:ind w:left="0" w:firstLine="720"/>
        <w:rPr>
          <w:rFonts w:ascii="Times New Roman" w:hAnsi="Times New Roman" w:cs="Times New Roman"/>
          <w:sz w:val="24"/>
          <w:szCs w:val="24"/>
        </w:rPr>
      </w:pPr>
      <w:r w:rsidRPr="00BF773E">
        <w:rPr>
          <w:rFonts w:ascii="Times New Roman" w:hAnsi="Times New Roman" w:cs="Times New Roman"/>
          <w:sz w:val="24"/>
          <w:szCs w:val="24"/>
        </w:rPr>
        <w:t>Thus</w:t>
      </w:r>
      <w:r w:rsidR="00FE6C63" w:rsidRPr="00BF773E">
        <w:rPr>
          <w:rFonts w:ascii="Times New Roman" w:hAnsi="Times New Roman" w:cs="Times New Roman"/>
          <w:sz w:val="24"/>
          <w:szCs w:val="24"/>
        </w:rPr>
        <w:t xml:space="preserve">, from the greater perspective of Rule Utilitarianism, could the creation of </w:t>
      </w:r>
      <w:r w:rsidR="00FE6C63" w:rsidRPr="00BF773E">
        <w:rPr>
          <w:rFonts w:ascii="Times New Roman" w:hAnsi="Times New Roman" w:cs="Times New Roman"/>
          <w:i/>
          <w:sz w:val="24"/>
          <w:szCs w:val="24"/>
        </w:rPr>
        <w:t>any</w:t>
      </w:r>
      <w:r w:rsidR="00FE6C63" w:rsidRPr="00BF773E">
        <w:rPr>
          <w:rFonts w:ascii="Times New Roman" w:hAnsi="Times New Roman" w:cs="Times New Roman"/>
          <w:sz w:val="24"/>
          <w:szCs w:val="24"/>
        </w:rPr>
        <w:t xml:space="preserve"> dam today be ethically justified</w:t>
      </w:r>
      <w:r w:rsidR="001E1379">
        <w:rPr>
          <w:rFonts w:ascii="Times New Roman" w:hAnsi="Times New Roman" w:cs="Times New Roman"/>
          <w:sz w:val="24"/>
          <w:szCs w:val="24"/>
        </w:rPr>
        <w:t xml:space="preserve"> </w:t>
      </w:r>
      <w:r w:rsidR="001E1379">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author" : [ { "dropping-particle" : "", "family" : "Mill", "given" : "JS", "non-dropping-particle" : "", "parse-names" : false, "suffix" : "" } ], "id" : "ITEM-1", "issued" : { "date-parts" : [ [ "1901" ] ] }, "title" : "Utilitarianism", "type" : "article-journal" }, "uris" : [ "http://www.mendeley.com/documents/?uuid=60dc1012-224e-39fa-bfa1-1c94bdb1da24" ] } ], "mendeley" : { "formattedCitation" : "(25)", "plainTextFormattedCitation" : "(25)", "previouslyFormattedCitation" : "(25)" }, "properties" : { "noteIndex" : 0 }, "schema" : "https://github.com/citation-style-language/schema/raw/master/csl-citation.json" }</w:instrText>
      </w:r>
      <w:r w:rsidR="001E1379">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5)</w:t>
      </w:r>
      <w:r w:rsidR="001E1379">
        <w:rPr>
          <w:rFonts w:ascii="Times New Roman" w:hAnsi="Times New Roman" w:cs="Times New Roman"/>
          <w:sz w:val="24"/>
          <w:szCs w:val="24"/>
        </w:rPr>
        <w:fldChar w:fldCharType="end"/>
      </w:r>
      <w:r w:rsidR="00FE6C63" w:rsidRPr="00BF773E">
        <w:rPr>
          <w:rFonts w:ascii="Times New Roman" w:hAnsi="Times New Roman" w:cs="Times New Roman"/>
          <w:sz w:val="24"/>
          <w:szCs w:val="24"/>
        </w:rPr>
        <w:t xml:space="preserve">? In earlier decades, when the Hoover Dam or Aswan Dam was constructed, the balance was tilted much more in favor of ethical legitimacy due to the absence of alternative sources of energy. That, however, is no longer the case </w:t>
      </w:r>
      <w:r w:rsidR="00DC1889" w:rsidRPr="00BF773E">
        <w:rPr>
          <w:rFonts w:ascii="Times New Roman" w:hAnsi="Times New Roman" w:cs="Times New Roman"/>
          <w:sz w:val="24"/>
          <w:szCs w:val="24"/>
        </w:rPr>
        <w:t xml:space="preserve">with present day </w:t>
      </w:r>
      <w:r w:rsidR="00FE6C63" w:rsidRPr="00BF773E">
        <w:rPr>
          <w:rFonts w:ascii="Times New Roman" w:hAnsi="Times New Roman" w:cs="Times New Roman"/>
          <w:sz w:val="24"/>
          <w:szCs w:val="24"/>
        </w:rPr>
        <w:t>technological advances.</w:t>
      </w:r>
    </w:p>
    <w:p w:rsidR="00DA77E7" w:rsidRPr="00BF773E" w:rsidRDefault="00DA77E7" w:rsidP="002E6B35">
      <w:pPr>
        <w:pStyle w:val="ListParagraph"/>
        <w:spacing w:line="480" w:lineRule="auto"/>
        <w:ind w:left="0"/>
        <w:jc w:val="center"/>
        <w:rPr>
          <w:rFonts w:ascii="Times New Roman" w:hAnsi="Times New Roman" w:cs="Times New Roman"/>
          <w:b/>
          <w:sz w:val="24"/>
          <w:szCs w:val="24"/>
        </w:rPr>
      </w:pPr>
      <w:r w:rsidRPr="00BF773E">
        <w:rPr>
          <w:rFonts w:ascii="Times New Roman" w:hAnsi="Times New Roman" w:cs="Times New Roman"/>
          <w:b/>
          <w:sz w:val="24"/>
          <w:szCs w:val="24"/>
        </w:rPr>
        <w:t>Conclusion</w:t>
      </w:r>
    </w:p>
    <w:p w:rsidR="00FE6C63" w:rsidRPr="00BF773E" w:rsidRDefault="00DA77E7" w:rsidP="002E6B35">
      <w:pPr>
        <w:spacing w:line="480" w:lineRule="auto"/>
        <w:ind w:firstLine="720"/>
        <w:rPr>
          <w:rFonts w:ascii="Times New Roman" w:hAnsi="Times New Roman" w:cs="Times New Roman"/>
          <w:sz w:val="24"/>
          <w:szCs w:val="24"/>
        </w:rPr>
      </w:pPr>
      <w:r w:rsidRPr="00BF773E">
        <w:rPr>
          <w:rFonts w:ascii="Times New Roman" w:hAnsi="Times New Roman" w:cs="Times New Roman"/>
          <w:sz w:val="24"/>
          <w:szCs w:val="24"/>
        </w:rPr>
        <w:t>T</w:t>
      </w:r>
      <w:r w:rsidR="00FE6C63" w:rsidRPr="00BF773E">
        <w:rPr>
          <w:rFonts w:ascii="Times New Roman" w:hAnsi="Times New Roman" w:cs="Times New Roman"/>
          <w:sz w:val="24"/>
          <w:szCs w:val="24"/>
        </w:rPr>
        <w:t>he simmering discontent between Egypt and Ethiopia over the Blue Nile project, although untimely in view of present day political turmoil, demands the world’s prompt attention. The dispute has moved well beyond that of being an issue of national sovereignty into the arena of ethical propriety. As such, I have presented the ethical arguments both for and against the construction of the dam</w:t>
      </w:r>
      <w:r w:rsidR="00DC1889" w:rsidRPr="00BF773E">
        <w:rPr>
          <w:rFonts w:ascii="Times New Roman" w:hAnsi="Times New Roman" w:cs="Times New Roman"/>
          <w:sz w:val="24"/>
          <w:szCs w:val="24"/>
        </w:rPr>
        <w:t xml:space="preserve">. I </w:t>
      </w:r>
      <w:r w:rsidR="00FE6C63" w:rsidRPr="00BF773E">
        <w:rPr>
          <w:rFonts w:ascii="Times New Roman" w:hAnsi="Times New Roman" w:cs="Times New Roman"/>
          <w:sz w:val="24"/>
          <w:szCs w:val="24"/>
        </w:rPr>
        <w:t xml:space="preserve">have taken into consideration its impact on the inhabitants of the region and on the environment. I have demonstrated that while it is not possible to accurately </w:t>
      </w:r>
      <w:r w:rsidR="00FE6C63" w:rsidRPr="00BF773E">
        <w:rPr>
          <w:rFonts w:ascii="Times New Roman" w:hAnsi="Times New Roman" w:cs="Times New Roman"/>
          <w:sz w:val="24"/>
          <w:szCs w:val="24"/>
        </w:rPr>
        <w:lastRenderedPageBreak/>
        <w:t>account for all conceivable ramifications, the dam will</w:t>
      </w:r>
      <w:r w:rsidR="00F56B7C" w:rsidRPr="00BF773E">
        <w:rPr>
          <w:rFonts w:ascii="Times New Roman" w:hAnsi="Times New Roman" w:cs="Times New Roman"/>
          <w:sz w:val="24"/>
          <w:szCs w:val="24"/>
        </w:rPr>
        <w:t xml:space="preserve"> have a strongly negative effect</w:t>
      </w:r>
      <w:r w:rsidR="00FE6C63" w:rsidRPr="00BF773E">
        <w:rPr>
          <w:rFonts w:ascii="Times New Roman" w:hAnsi="Times New Roman" w:cs="Times New Roman"/>
          <w:sz w:val="24"/>
          <w:szCs w:val="24"/>
        </w:rPr>
        <w:t xml:space="preserve"> on the people of reg</w:t>
      </w:r>
      <w:r w:rsidR="00DC1889" w:rsidRPr="00BF773E">
        <w:rPr>
          <w:rFonts w:ascii="Times New Roman" w:hAnsi="Times New Roman" w:cs="Times New Roman"/>
          <w:sz w:val="24"/>
          <w:szCs w:val="24"/>
        </w:rPr>
        <w:t xml:space="preserve">ion and on the ecosystem itself. There is little doubt that </w:t>
      </w:r>
      <w:r w:rsidR="00FE6C63" w:rsidRPr="00BF773E">
        <w:rPr>
          <w:rFonts w:ascii="Times New Roman" w:hAnsi="Times New Roman" w:cs="Times New Roman"/>
          <w:sz w:val="24"/>
          <w:szCs w:val="24"/>
        </w:rPr>
        <w:t>it will contribute to the spread of debilitating and deadly disease.  In an era when viable less controversial alternatives to clean energy production exist, the construction of the Blue Nile Dam is no less than a present day anachronism that portends great harm to the ecumene.</w:t>
      </w:r>
      <w:r w:rsidR="006938DD">
        <w:rPr>
          <w:rFonts w:ascii="Times New Roman" w:hAnsi="Times New Roman" w:cs="Times New Roman"/>
          <w:sz w:val="24"/>
          <w:szCs w:val="24"/>
        </w:rPr>
        <w:t xml:space="preserve"> </w:t>
      </w:r>
      <w:r w:rsidR="006938DD">
        <w:rPr>
          <w:rFonts w:ascii="Times New Roman" w:hAnsi="Times New Roman" w:cs="Times New Roman"/>
          <w:sz w:val="24"/>
          <w:szCs w:val="24"/>
        </w:rPr>
        <w:fldChar w:fldCharType="begin" w:fldLock="1"/>
      </w:r>
      <w:r w:rsidR="00066EE0">
        <w:rPr>
          <w:rFonts w:ascii="Times New Roman" w:hAnsi="Times New Roman" w:cs="Times New Roman"/>
          <w:sz w:val="24"/>
          <w:szCs w:val="24"/>
        </w:rPr>
        <w:instrText>ADDIN CSL_CITATION { "citationItems" : [ { "id" : "ITEM-1", "itemData" : { "URL" : "http://contentdm.umuc.edu/cdm/ref/collection/p15434coll5/id/1284", "accessed" : { "date-parts" : [ [ "2014", "11", "16" ] ] }, "author" : [ { "dropping-particle" : "", "family" : "Levitt", "given" : "William L.", "non-dropping-particle" : "", "parse-names" : false, "suffix" : "" } ], "id" : "ITEM-1", "issued" : { "date-parts" : [ [ "2014" ] ] }, "title" : "Blue Nile dam: ethical considerations", "title-short" : "Blue Nile dam ethical considerations", "type" : "webpage" }, "uris" : [ "http://www.mendeley.com/documents/?uuid=8be2e69f-2b09-46d0-83f5-3b125c9ba95c" ] } ], "mendeley" : { "formattedCitation" : "(26)", "plainTextFormattedCitation" : "(26)", "previouslyFormattedCitation" : "(26)" }, "properties" : { "noteIndex" : 0 }, "schema" : "https://github.com/citation-style-language/schema/raw/master/csl-citation.json" }</w:instrText>
      </w:r>
      <w:r w:rsidR="006938DD">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26)</w:t>
      </w:r>
      <w:r w:rsidR="006938DD">
        <w:rPr>
          <w:rFonts w:ascii="Times New Roman" w:hAnsi="Times New Roman" w:cs="Times New Roman"/>
          <w:sz w:val="24"/>
          <w:szCs w:val="24"/>
        </w:rPr>
        <w:fldChar w:fldCharType="end"/>
      </w:r>
    </w:p>
    <w:p w:rsidR="00170048" w:rsidRDefault="00170048">
      <w:pPr>
        <w:rPr>
          <w:rFonts w:ascii="Times New Roman" w:hAnsi="Times New Roman" w:cs="Times New Roman"/>
          <w:sz w:val="24"/>
          <w:szCs w:val="24"/>
        </w:rPr>
      </w:pPr>
    </w:p>
    <w:p w:rsidR="00170048" w:rsidRDefault="00170048">
      <w:pPr>
        <w:rPr>
          <w:rFonts w:ascii="Times New Roman" w:hAnsi="Times New Roman" w:cs="Times New Roman"/>
          <w:sz w:val="24"/>
          <w:szCs w:val="24"/>
        </w:rPr>
      </w:pPr>
      <w:r>
        <w:rPr>
          <w:rFonts w:ascii="Times New Roman" w:hAnsi="Times New Roman" w:cs="Times New Roman"/>
          <w:sz w:val="24"/>
          <w:szCs w:val="24"/>
        </w:rPr>
        <w:br w:type="page"/>
      </w:r>
    </w:p>
    <w:p w:rsidR="00F70780" w:rsidRPr="00F70780" w:rsidRDefault="00F70780" w:rsidP="00F70780">
      <w:pPr>
        <w:widowControl w:val="0"/>
        <w:autoSpaceDE w:val="0"/>
        <w:autoSpaceDN w:val="0"/>
        <w:adjustRightInd w:val="0"/>
        <w:spacing w:line="240" w:lineRule="auto"/>
        <w:ind w:left="640" w:hanging="640"/>
        <w:jc w:val="center"/>
        <w:rPr>
          <w:rFonts w:ascii="Times New Roman" w:hAnsi="Times New Roman" w:cs="Times New Roman"/>
          <w:b/>
          <w:sz w:val="24"/>
          <w:szCs w:val="24"/>
        </w:rPr>
      </w:pPr>
      <w:r w:rsidRPr="00F70780">
        <w:rPr>
          <w:rFonts w:ascii="Times New Roman" w:hAnsi="Times New Roman" w:cs="Times New Roman"/>
          <w:b/>
          <w:sz w:val="24"/>
          <w:szCs w:val="24"/>
        </w:rPr>
        <w:lastRenderedPageBreak/>
        <w:t>Works Cited</w:t>
      </w:r>
    </w:p>
    <w:p w:rsidR="00066EE0" w:rsidRPr="00066EE0" w:rsidRDefault="00170048"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66EE0" w:rsidRPr="00066EE0">
        <w:rPr>
          <w:rFonts w:ascii="Times New Roman" w:hAnsi="Times New Roman" w:cs="Times New Roman"/>
          <w:noProof/>
          <w:sz w:val="24"/>
          <w:szCs w:val="24"/>
        </w:rPr>
        <w:t xml:space="preserve">1. </w:t>
      </w:r>
      <w:r w:rsidR="00066EE0" w:rsidRPr="00066EE0">
        <w:rPr>
          <w:rFonts w:ascii="Times New Roman" w:hAnsi="Times New Roman" w:cs="Times New Roman"/>
          <w:noProof/>
          <w:sz w:val="24"/>
          <w:szCs w:val="24"/>
        </w:rPr>
        <w:tab/>
        <w:t xml:space="preserve">Bentham J. The collected works of Jeremy Bentham: An introduction to the principles of morals and legislation. Clarendon Press; 1996. </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2. </w:t>
      </w:r>
      <w:r w:rsidRPr="00066EE0">
        <w:rPr>
          <w:rFonts w:ascii="Times New Roman" w:hAnsi="Times New Roman" w:cs="Times New Roman"/>
          <w:noProof/>
          <w:sz w:val="24"/>
          <w:szCs w:val="24"/>
        </w:rPr>
        <w:tab/>
        <w:t>Kant I, Gregor CM. Kant: Groundwork of the metaphysics of morals (Cambridge texts in the history of philosophy). 1785 [cited 2017 Apr 20]; Available from: https://scholar.google.com/scholar?q=Kant%2C+I.+%281785%29.+Groundwork+for+the+Metaphysics+of+Morals.+&amp;btnG=&amp;hl=en&amp;as_sdt=0%2C5</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3. </w:t>
      </w:r>
      <w:r w:rsidRPr="00066EE0">
        <w:rPr>
          <w:rFonts w:ascii="Times New Roman" w:hAnsi="Times New Roman" w:cs="Times New Roman"/>
          <w:noProof/>
          <w:sz w:val="24"/>
          <w:szCs w:val="24"/>
        </w:rPr>
        <w:tab/>
        <w:t>Grand Ethiopian Renaissance Dam Project, Benishangul-Gumuz, Ethiopia [Internet]. Water Technology; [cited 2017 Apr 1]. Available from: http://www.water-technology.net/projects/grand-ethiopian-renaissance-dam-africa/</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4. </w:t>
      </w:r>
      <w:r w:rsidRPr="00066EE0">
        <w:rPr>
          <w:rFonts w:ascii="Times New Roman" w:hAnsi="Times New Roman" w:cs="Times New Roman"/>
          <w:noProof/>
          <w:sz w:val="24"/>
          <w:szCs w:val="24"/>
        </w:rPr>
        <w:tab/>
        <w:t>Aman A. Dam construction going full steam ahead while Egypt-Ethiopia talks stall. [Internet]. Al-Monitor: The Pulse of the Middle East. 2016 [cited 2017 Mar 31]. Available from: http://www.al-monitor.com/pulse/originals/2016/08/egypt-ethiopia-renaissance-dam-construction-progress-talks.html</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5. </w:t>
      </w:r>
      <w:r w:rsidRPr="00066EE0">
        <w:rPr>
          <w:rFonts w:ascii="Times New Roman" w:hAnsi="Times New Roman" w:cs="Times New Roman"/>
          <w:noProof/>
          <w:sz w:val="24"/>
          <w:szCs w:val="24"/>
        </w:rPr>
        <w:tab/>
        <w:t>Davison W. Ethiopians Rally Olympic-Style, Chip in on Bonds for Dam - Bloomberg [Internet]. Bloomberg. 2015 [cited 2017 Apr 6]. Available from: https://www.bloomberg.com/news/articles/2015-05-12/ethiopians-rally-olympic-style-chip-in-on-bonds-for-dam</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6. </w:t>
      </w:r>
      <w:r w:rsidRPr="00066EE0">
        <w:rPr>
          <w:rFonts w:ascii="Times New Roman" w:hAnsi="Times New Roman" w:cs="Times New Roman"/>
          <w:noProof/>
          <w:sz w:val="24"/>
          <w:szCs w:val="24"/>
        </w:rPr>
        <w:tab/>
        <w:t>Ingram E. Ethiopia says planned attack on Grand Ethiopian Renaissance Dam stopped - HydroWorld [Internet]. HydroWorld International. 2017 [cited 2017 Apr 1]. Available from: http://www.hydroworld.com/articles/2017/03/ethiopia-says-planned-attack-on-grand-ethiopian-renaissance-dam-stopped.html</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7. </w:t>
      </w:r>
      <w:r w:rsidRPr="00066EE0">
        <w:rPr>
          <w:rFonts w:ascii="Times New Roman" w:hAnsi="Times New Roman" w:cs="Times New Roman"/>
          <w:noProof/>
          <w:sz w:val="24"/>
          <w:szCs w:val="24"/>
        </w:rPr>
        <w:tab/>
        <w:t>CIA. The World Factbook — Central Intelligence Agency [Internet]. The World Factbook. 2017 [cited 2017 Apr 1]. Available from: https://www.cia.gov/library/publications/the-world-factbook/geos/eg.html</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8. </w:t>
      </w:r>
      <w:r w:rsidRPr="00066EE0">
        <w:rPr>
          <w:rFonts w:ascii="Times New Roman" w:hAnsi="Times New Roman" w:cs="Times New Roman"/>
          <w:noProof/>
          <w:sz w:val="24"/>
          <w:szCs w:val="24"/>
        </w:rPr>
        <w:tab/>
        <w:t>Ouma B, Dimaras H. Views from the global south: exploring how student volunteers from the global north can achieve sustainable impact in global health. BioMed Cent Glob Heal [Internet]. 2013 [cited 2017 Mar 28];9(32):1–6. Available from: http://download.springer.com/static/pdf/334/art%253A10.1186%252F1744-8603-9-32.pdf?originUrl=http%3A%2F%2Fglobalizationandhealth.biomedcentral.com%2Farticle%2F10.1186%2F1744-8603-9-32&amp;token2=exp=1490699717~acl=%2Fstatic%2Fpdf%2F334%2Fart%25253A10.1186%252</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9. </w:t>
      </w:r>
      <w:r w:rsidRPr="00066EE0">
        <w:rPr>
          <w:rFonts w:ascii="Times New Roman" w:hAnsi="Times New Roman" w:cs="Times New Roman"/>
          <w:noProof/>
          <w:sz w:val="24"/>
          <w:szCs w:val="24"/>
        </w:rPr>
        <w:tab/>
        <w:t>Message for U.S Citizens | Embassy of the United States Addis Ababa, Ethiopia [Internet]. United States Embassy Addis Ababa. 2017 [cited 2017 Apr 6]. Available from: https://ethiopia.usembassy.gov/warden_information/elevated-kidnapping-threat-for-u.s.-citizens-in-somali-region-of-ethiopia</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0. </w:t>
      </w:r>
      <w:r w:rsidRPr="00066EE0">
        <w:rPr>
          <w:rFonts w:ascii="Times New Roman" w:hAnsi="Times New Roman" w:cs="Times New Roman"/>
          <w:noProof/>
          <w:sz w:val="24"/>
          <w:szCs w:val="24"/>
        </w:rPr>
        <w:tab/>
        <w:t xml:space="preserve">Health Information for Travelers to Ethiopia - Clinician view | Travelers’ Health | CDC [Internet]. Centers for Disease Control and Prevention. 2017 [cited 2017 Apr 6]. Available </w:t>
      </w:r>
      <w:r w:rsidRPr="00066EE0">
        <w:rPr>
          <w:rFonts w:ascii="Times New Roman" w:hAnsi="Times New Roman" w:cs="Times New Roman"/>
          <w:noProof/>
          <w:sz w:val="24"/>
          <w:szCs w:val="24"/>
        </w:rPr>
        <w:lastRenderedPageBreak/>
        <w:t>from: https://wwwnc.cdc.gov/travel/destinations/clinician/none/ethiopia</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1. </w:t>
      </w:r>
      <w:r w:rsidRPr="00066EE0">
        <w:rPr>
          <w:rFonts w:ascii="Times New Roman" w:hAnsi="Times New Roman" w:cs="Times New Roman"/>
          <w:noProof/>
          <w:sz w:val="24"/>
          <w:szCs w:val="24"/>
        </w:rPr>
        <w:tab/>
        <w:t>US_State_Dept. Ethiopia: International Travel [Internet]. 2017 [cited 2017 Apr 1]. Available from: https://travel.state.gov/content/passports/en/country/ethiopia.html</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2. </w:t>
      </w:r>
      <w:r w:rsidRPr="00066EE0">
        <w:rPr>
          <w:rFonts w:ascii="Times New Roman" w:hAnsi="Times New Roman" w:cs="Times New Roman"/>
          <w:noProof/>
          <w:sz w:val="24"/>
          <w:szCs w:val="24"/>
        </w:rPr>
        <w:tab/>
        <w:t>Stratfor. How Egypt Might Try To Stop Ethiopia’s Dam Project [Internet]. Forbes. 2013 [cited 2017 Apr 6]. Available from: https://www.forbes.com/sites/stratfor/2013/06/13/how-egypt-might-try-to-stop-ethiopias-dam-project/#4c8d1c71ea99</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3. </w:t>
      </w:r>
      <w:r w:rsidRPr="00066EE0">
        <w:rPr>
          <w:rFonts w:ascii="Times New Roman" w:hAnsi="Times New Roman" w:cs="Times New Roman"/>
          <w:noProof/>
          <w:sz w:val="24"/>
          <w:szCs w:val="24"/>
        </w:rPr>
        <w:tab/>
        <w:t>CDC - Schistosomiasis - Biology [Internet]. CDC: Parasites - Schistosomiasis. 2017 [cited 2017 Apr 6]. Available from: https://www.cdc.gov/parasites/schistosomiasis/biology.html</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4. </w:t>
      </w:r>
      <w:r w:rsidRPr="00066EE0">
        <w:rPr>
          <w:rFonts w:ascii="Times New Roman" w:hAnsi="Times New Roman" w:cs="Times New Roman"/>
          <w:noProof/>
          <w:sz w:val="24"/>
          <w:szCs w:val="24"/>
        </w:rPr>
        <w:tab/>
        <w:t>Levitt WL. Re: Current Event Posting [Online discussion post] International Travel Preparation, Wellness, and Safety. [Internet]. Baltimore: Johns Hopkins School of Public Health; 2017. Available from: www.jhsph.edu</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5. </w:t>
      </w:r>
      <w:r w:rsidRPr="00066EE0">
        <w:rPr>
          <w:rFonts w:ascii="Times New Roman" w:hAnsi="Times New Roman" w:cs="Times New Roman"/>
          <w:noProof/>
          <w:sz w:val="24"/>
          <w:szCs w:val="24"/>
        </w:rPr>
        <w:tab/>
        <w:t>Pufendorf S von, Tully J, Silverthorne M. Pufendorf: On the Duty of Man and Citizen According to Natural Law [Internet]. 1991 [cited 2017 Apr 20]. Available from: https://books.google.com/books?hl=en&amp;lr=&amp;id=vx75FeIRcRYC&amp;oi=fnd&amp;pg=PR9&amp;dq=pufendorf+duties&amp;ots=t0jZCgTL17&amp;sig=kqb5ERr5j02bXVp7qxb8iawF8KE</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6. </w:t>
      </w:r>
      <w:r w:rsidRPr="00066EE0">
        <w:rPr>
          <w:rFonts w:ascii="Times New Roman" w:hAnsi="Times New Roman" w:cs="Times New Roman"/>
          <w:noProof/>
          <w:sz w:val="24"/>
          <w:szCs w:val="24"/>
        </w:rPr>
        <w:tab/>
        <w:t>Ashcraft R. Locke’s Two Treatises of Government (Routledge Library Editions. [Internet]. Taylor and Francis; 2009 [cited 2017 Apr 20]. 516 p. Available from: https://books.google.es/books?hl=en&amp;lr=&amp;id=jbBTAQAAQBAJ&amp;oi=fnd&amp;pg=PP1&amp;dq=Locke,+J.+(1689).Two+Treatises+of+Government&amp;ots=ITjKD0Jrhm&amp;sig=voNAvU-siWTlJP8WhKrFFUVyZwA&amp;redir_esc=y#v=onepage&amp;q=Locke%2C J. (1689).Two Treatises of Government&amp;f=false</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7. </w:t>
      </w:r>
      <w:r w:rsidRPr="00066EE0">
        <w:rPr>
          <w:rFonts w:ascii="Times New Roman" w:hAnsi="Times New Roman" w:cs="Times New Roman"/>
          <w:noProof/>
          <w:sz w:val="24"/>
          <w:szCs w:val="24"/>
        </w:rPr>
        <w:tab/>
        <w:t>Paton H. The categorical imperative: A study in Kant’s moral philosophy [Internet]. 1971 [cited 2017 Apr 20]. Available from: https://books.google.com/books?hl=en&amp;lr=&amp;id=8Y7RS1cM9KUC&amp;oi=fnd&amp;pg=PA13&amp;dq=categorical+imperative+kant&amp;ots=L0U_Z9bRW7&amp;sig=ZXXoW-60X5htlg4jrY-wbAieCNI</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8. </w:t>
      </w:r>
      <w:r w:rsidRPr="00066EE0">
        <w:rPr>
          <w:rFonts w:ascii="Times New Roman" w:hAnsi="Times New Roman" w:cs="Times New Roman"/>
          <w:noProof/>
          <w:sz w:val="24"/>
          <w:szCs w:val="24"/>
        </w:rPr>
        <w:tab/>
        <w:t>Ross W, Stratton-Lake P. The right and the good [Internet]. 2002 [cited 2017 Apr 20]. Available from: https://books.google.com/books?hl=en&amp;lr=&amp;id=XMMLqGiDitYC&amp;oi=fnd&amp;pg=PR9&amp;dq=prima+facie+beneficence+Ross&amp;ots=Uv3LTHbQs-&amp;sig=Zm1fDPrl7kaZlQUFwYs3Lc33dCI</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19. </w:t>
      </w:r>
      <w:r w:rsidRPr="00066EE0">
        <w:rPr>
          <w:rFonts w:ascii="Times New Roman" w:hAnsi="Times New Roman" w:cs="Times New Roman"/>
          <w:noProof/>
          <w:sz w:val="24"/>
          <w:szCs w:val="24"/>
        </w:rPr>
        <w:tab/>
        <w:t>Organization WH. WHO Country Cooperation Strategy Thailand, 2012-2016. 2012 [cited 2017 Apr 20]; Available from: http://apps.who.int/iris/handle/10665/161157</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65177F">
        <w:rPr>
          <w:rFonts w:ascii="Times New Roman" w:hAnsi="Times New Roman" w:cs="Times New Roman"/>
          <w:noProof/>
          <w:sz w:val="24"/>
          <w:szCs w:val="24"/>
          <w:lang w:val="es-ES"/>
        </w:rPr>
        <w:t xml:space="preserve">20. </w:t>
      </w:r>
      <w:r w:rsidRPr="0065177F">
        <w:rPr>
          <w:rFonts w:ascii="Times New Roman" w:hAnsi="Times New Roman" w:cs="Times New Roman"/>
          <w:noProof/>
          <w:sz w:val="24"/>
          <w:szCs w:val="24"/>
          <w:lang w:val="es-ES"/>
        </w:rPr>
        <w:tab/>
        <w:t xml:space="preserve">Botha H, Hoven W Van, Jr LG. </w:t>
      </w:r>
      <w:r w:rsidRPr="00066EE0">
        <w:rPr>
          <w:rFonts w:ascii="Times New Roman" w:hAnsi="Times New Roman" w:cs="Times New Roman"/>
          <w:noProof/>
          <w:sz w:val="24"/>
          <w:szCs w:val="24"/>
        </w:rPr>
        <w:t>The decline of the Nile crocodile population in Loskop dam, Olifants River, South Africa. Water SA [Internet]. 2011 [cited 2017 Apr 20]; Available from: http://www.scielo.org.za/scielo.php?pid=S1816-79502011000100013&amp;script=sci_arttext&amp;tlng=en</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lastRenderedPageBreak/>
        <w:t xml:space="preserve">21. </w:t>
      </w:r>
      <w:r w:rsidRPr="00066EE0">
        <w:rPr>
          <w:rFonts w:ascii="Times New Roman" w:hAnsi="Times New Roman" w:cs="Times New Roman"/>
          <w:noProof/>
          <w:sz w:val="24"/>
          <w:szCs w:val="24"/>
        </w:rPr>
        <w:tab/>
        <w:t xml:space="preserve">Aquinas T. Summa theologica. Xist Publishing; 2015. </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22. </w:t>
      </w:r>
      <w:r w:rsidRPr="00066EE0">
        <w:rPr>
          <w:rFonts w:ascii="Times New Roman" w:hAnsi="Times New Roman" w:cs="Times New Roman"/>
          <w:noProof/>
          <w:sz w:val="24"/>
          <w:szCs w:val="24"/>
        </w:rPr>
        <w:tab/>
        <w:t>Snoussi M, Kitheka J, Shaghude Y, Kane A. Downstream and coastal impacts of damming and water abstraction in Africa. Environmental [Internet]. 2007 [cited 2017 Apr 20]; Available from: http://link.springer.com/article/10.1007/s00267-004-0369-2</w:t>
      </w:r>
    </w:p>
    <w:p w:rsidR="00066EE0" w:rsidRPr="00066EE0" w:rsidRDefault="008346FB"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3. </w:t>
      </w:r>
      <w:r>
        <w:rPr>
          <w:rFonts w:ascii="Times New Roman" w:hAnsi="Times New Roman" w:cs="Times New Roman"/>
          <w:noProof/>
          <w:sz w:val="24"/>
          <w:szCs w:val="24"/>
        </w:rPr>
        <w:tab/>
        <w:t>Braatne J</w:t>
      </w:r>
      <w:r w:rsidR="00066EE0" w:rsidRPr="00066EE0">
        <w:rPr>
          <w:rFonts w:ascii="Times New Roman" w:hAnsi="Times New Roman" w:cs="Times New Roman"/>
          <w:noProof/>
          <w:sz w:val="24"/>
          <w:szCs w:val="24"/>
        </w:rPr>
        <w:t xml:space="preserve">, Rood SB, Goater LA, Blair CL. Analyzing the impacts of dams on riparian ecosystems: a review of research strategies and their relevance to the Snake River through Hells Canyon. Environ Manage. 2008;41(2):267–81. </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24. </w:t>
      </w:r>
      <w:r w:rsidRPr="00066EE0">
        <w:rPr>
          <w:rFonts w:ascii="Times New Roman" w:hAnsi="Times New Roman" w:cs="Times New Roman"/>
          <w:noProof/>
          <w:sz w:val="24"/>
          <w:szCs w:val="24"/>
        </w:rPr>
        <w:tab/>
        <w:t xml:space="preserve">Clark NJ, Gordos MA, Franklin CE. Implications of river damming: the influence of aquatic hypoxia on the diving physiology and behaviour of the endangered Mary River turtle. Anim Conserv. 2009;12(2):1. </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szCs w:val="24"/>
        </w:rPr>
      </w:pPr>
      <w:r w:rsidRPr="00066EE0">
        <w:rPr>
          <w:rFonts w:ascii="Times New Roman" w:hAnsi="Times New Roman" w:cs="Times New Roman"/>
          <w:noProof/>
          <w:sz w:val="24"/>
          <w:szCs w:val="24"/>
        </w:rPr>
        <w:t xml:space="preserve">25. </w:t>
      </w:r>
      <w:r w:rsidRPr="00066EE0">
        <w:rPr>
          <w:rFonts w:ascii="Times New Roman" w:hAnsi="Times New Roman" w:cs="Times New Roman"/>
          <w:noProof/>
          <w:sz w:val="24"/>
          <w:szCs w:val="24"/>
        </w:rPr>
        <w:tab/>
        <w:t xml:space="preserve">Mill J. Utilitarianism. 1901; </w:t>
      </w:r>
    </w:p>
    <w:p w:rsidR="00066EE0" w:rsidRPr="00066EE0" w:rsidRDefault="00066EE0" w:rsidP="00066EE0">
      <w:pPr>
        <w:widowControl w:val="0"/>
        <w:autoSpaceDE w:val="0"/>
        <w:autoSpaceDN w:val="0"/>
        <w:adjustRightInd w:val="0"/>
        <w:spacing w:line="240" w:lineRule="auto"/>
        <w:ind w:left="640" w:hanging="640"/>
        <w:rPr>
          <w:rFonts w:ascii="Times New Roman" w:hAnsi="Times New Roman" w:cs="Times New Roman"/>
          <w:noProof/>
          <w:sz w:val="24"/>
        </w:rPr>
      </w:pPr>
      <w:r w:rsidRPr="00066EE0">
        <w:rPr>
          <w:rFonts w:ascii="Times New Roman" w:hAnsi="Times New Roman" w:cs="Times New Roman"/>
          <w:noProof/>
          <w:sz w:val="24"/>
          <w:szCs w:val="24"/>
        </w:rPr>
        <w:t xml:space="preserve">26. </w:t>
      </w:r>
      <w:r w:rsidRPr="00066EE0">
        <w:rPr>
          <w:rFonts w:ascii="Times New Roman" w:hAnsi="Times New Roman" w:cs="Times New Roman"/>
          <w:noProof/>
          <w:sz w:val="24"/>
          <w:szCs w:val="24"/>
        </w:rPr>
        <w:tab/>
        <w:t>Levitt WL. Blue Nile dam: ethical considerations [Internet]. 2014 [cited 2014 Nov 16]. Available from: http://contentdm.umuc.edu/cdm/ref/collection/p15434coll5/id/1284</w:t>
      </w:r>
    </w:p>
    <w:p w:rsidR="00F740C6" w:rsidRPr="00BF773E" w:rsidRDefault="00170048" w:rsidP="00066EE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3E37BC" w:rsidRDefault="003E37BC"/>
    <w:p w:rsidR="003E37BC" w:rsidRDefault="003E37BC"/>
    <w:sectPr w:rsidR="003E37BC" w:rsidSect="00F70780">
      <w:headerReference w:type="default" r:id="rId9"/>
      <w:headerReference w:type="first" r:id="rId1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4D49" w:rsidRDefault="00A14D49" w:rsidP="00F8721D">
      <w:pPr>
        <w:spacing w:after="0" w:line="240" w:lineRule="auto"/>
      </w:pPr>
      <w:r>
        <w:separator/>
      </w:r>
    </w:p>
  </w:endnote>
  <w:endnote w:type="continuationSeparator" w:id="0">
    <w:p w:rsidR="00A14D49" w:rsidRDefault="00A14D49" w:rsidP="00F87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4D49" w:rsidRDefault="00A14D49" w:rsidP="00F8721D">
      <w:pPr>
        <w:spacing w:after="0" w:line="240" w:lineRule="auto"/>
      </w:pPr>
      <w:r>
        <w:separator/>
      </w:r>
    </w:p>
  </w:footnote>
  <w:footnote w:type="continuationSeparator" w:id="0">
    <w:p w:rsidR="00A14D49" w:rsidRDefault="00A14D49" w:rsidP="00F872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780" w:rsidRDefault="00F70780">
    <w:pPr>
      <w:pStyle w:val="Header"/>
      <w:jc w:val="right"/>
    </w:pPr>
  </w:p>
  <w:p w:rsidR="006704CB" w:rsidRDefault="006704C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780" w:rsidRDefault="00F70780">
    <w:pPr>
      <w:pStyle w:val="Header"/>
      <w:jc w:val="right"/>
    </w:pPr>
  </w:p>
  <w:p w:rsidR="00F70780" w:rsidRDefault="00F707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5528DD"/>
    <w:multiLevelType w:val="hybridMultilevel"/>
    <w:tmpl w:val="D6F88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7905AD"/>
    <w:multiLevelType w:val="hybridMultilevel"/>
    <w:tmpl w:val="EE2EE8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C954F14"/>
    <w:multiLevelType w:val="hybridMultilevel"/>
    <w:tmpl w:val="FA089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BD73A4E"/>
    <w:multiLevelType w:val="hybridMultilevel"/>
    <w:tmpl w:val="EADA3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F4C4ECE"/>
    <w:multiLevelType w:val="hybridMultilevel"/>
    <w:tmpl w:val="E8E42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6C63"/>
    <w:rsid w:val="00012347"/>
    <w:rsid w:val="00014398"/>
    <w:rsid w:val="00026910"/>
    <w:rsid w:val="000540E1"/>
    <w:rsid w:val="00064B85"/>
    <w:rsid w:val="00064DBD"/>
    <w:rsid w:val="00066EE0"/>
    <w:rsid w:val="000C43F7"/>
    <w:rsid w:val="000F4551"/>
    <w:rsid w:val="00151525"/>
    <w:rsid w:val="00170048"/>
    <w:rsid w:val="00173624"/>
    <w:rsid w:val="001A687C"/>
    <w:rsid w:val="001E1379"/>
    <w:rsid w:val="00217A59"/>
    <w:rsid w:val="002B1941"/>
    <w:rsid w:val="002E12DC"/>
    <w:rsid w:val="002E24A0"/>
    <w:rsid w:val="002E4089"/>
    <w:rsid w:val="002E6B35"/>
    <w:rsid w:val="002F3B4B"/>
    <w:rsid w:val="003B1BD8"/>
    <w:rsid w:val="003C5672"/>
    <w:rsid w:val="003E37BC"/>
    <w:rsid w:val="003E4F6B"/>
    <w:rsid w:val="003F69BF"/>
    <w:rsid w:val="004131E5"/>
    <w:rsid w:val="004242A6"/>
    <w:rsid w:val="004B24FA"/>
    <w:rsid w:val="005D35D8"/>
    <w:rsid w:val="00611A92"/>
    <w:rsid w:val="00635757"/>
    <w:rsid w:val="0065177F"/>
    <w:rsid w:val="006555F9"/>
    <w:rsid w:val="006636D3"/>
    <w:rsid w:val="006704CB"/>
    <w:rsid w:val="006938DD"/>
    <w:rsid w:val="006F4606"/>
    <w:rsid w:val="008346FB"/>
    <w:rsid w:val="00836C07"/>
    <w:rsid w:val="00842A3C"/>
    <w:rsid w:val="008518B4"/>
    <w:rsid w:val="00872CA5"/>
    <w:rsid w:val="00877B65"/>
    <w:rsid w:val="00921ADA"/>
    <w:rsid w:val="00971875"/>
    <w:rsid w:val="00A01991"/>
    <w:rsid w:val="00A14D49"/>
    <w:rsid w:val="00A6589F"/>
    <w:rsid w:val="00A65A38"/>
    <w:rsid w:val="00AA5F62"/>
    <w:rsid w:val="00AC3EEC"/>
    <w:rsid w:val="00BB0D93"/>
    <w:rsid w:val="00BD0A1E"/>
    <w:rsid w:val="00BF1BB4"/>
    <w:rsid w:val="00BF773E"/>
    <w:rsid w:val="00C00406"/>
    <w:rsid w:val="00C00B47"/>
    <w:rsid w:val="00C02714"/>
    <w:rsid w:val="00C54E50"/>
    <w:rsid w:val="00C56886"/>
    <w:rsid w:val="00C6108F"/>
    <w:rsid w:val="00C634C0"/>
    <w:rsid w:val="00C8298F"/>
    <w:rsid w:val="00D45FF1"/>
    <w:rsid w:val="00D93CA7"/>
    <w:rsid w:val="00D95AB0"/>
    <w:rsid w:val="00DA3CED"/>
    <w:rsid w:val="00DA77E7"/>
    <w:rsid w:val="00DB20C0"/>
    <w:rsid w:val="00DC1889"/>
    <w:rsid w:val="00DC279D"/>
    <w:rsid w:val="00DC7433"/>
    <w:rsid w:val="00DE26BC"/>
    <w:rsid w:val="00DF623F"/>
    <w:rsid w:val="00E65B98"/>
    <w:rsid w:val="00E86973"/>
    <w:rsid w:val="00ED72F9"/>
    <w:rsid w:val="00F015AE"/>
    <w:rsid w:val="00F15125"/>
    <w:rsid w:val="00F41474"/>
    <w:rsid w:val="00F44506"/>
    <w:rsid w:val="00F56B7C"/>
    <w:rsid w:val="00F70780"/>
    <w:rsid w:val="00F740C6"/>
    <w:rsid w:val="00F8721D"/>
    <w:rsid w:val="00F94F33"/>
    <w:rsid w:val="00FA3E57"/>
    <w:rsid w:val="00FE362B"/>
    <w:rsid w:val="00FE6C6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6C63"/>
    <w:pPr>
      <w:ind w:left="720"/>
      <w:contextualSpacing/>
    </w:pPr>
  </w:style>
  <w:style w:type="paragraph" w:styleId="NoSpacing">
    <w:name w:val="No Spacing"/>
    <w:link w:val="NoSpacingChar"/>
    <w:uiPriority w:val="1"/>
    <w:qFormat/>
    <w:rsid w:val="00FE6C63"/>
    <w:pPr>
      <w:spacing w:after="0" w:line="240" w:lineRule="auto"/>
    </w:pPr>
  </w:style>
  <w:style w:type="character" w:customStyle="1" w:styleId="NoSpacingChar">
    <w:name w:val="No Spacing Char"/>
    <w:basedOn w:val="DefaultParagraphFont"/>
    <w:link w:val="NoSpacing"/>
    <w:uiPriority w:val="1"/>
    <w:rsid w:val="00FE6C63"/>
  </w:style>
  <w:style w:type="paragraph" w:styleId="BalloonText">
    <w:name w:val="Balloon Text"/>
    <w:basedOn w:val="Normal"/>
    <w:link w:val="BalloonTextChar"/>
    <w:uiPriority w:val="99"/>
    <w:semiHidden/>
    <w:unhideWhenUsed/>
    <w:rsid w:val="00FE6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C63"/>
    <w:rPr>
      <w:rFonts w:ascii="Tahoma" w:hAnsi="Tahoma" w:cs="Tahoma"/>
      <w:sz w:val="16"/>
      <w:szCs w:val="16"/>
    </w:rPr>
  </w:style>
  <w:style w:type="paragraph" w:styleId="Bibliography">
    <w:name w:val="Bibliography"/>
    <w:basedOn w:val="Normal"/>
    <w:next w:val="Normal"/>
    <w:uiPriority w:val="37"/>
    <w:unhideWhenUsed/>
    <w:rsid w:val="00F740C6"/>
  </w:style>
  <w:style w:type="character" w:styleId="Emphasis">
    <w:name w:val="Emphasis"/>
    <w:basedOn w:val="DefaultParagraphFont"/>
    <w:uiPriority w:val="20"/>
    <w:qFormat/>
    <w:rsid w:val="00971875"/>
    <w:rPr>
      <w:i/>
      <w:iCs/>
    </w:rPr>
  </w:style>
  <w:style w:type="paragraph" w:styleId="Header">
    <w:name w:val="header"/>
    <w:basedOn w:val="Normal"/>
    <w:link w:val="HeaderChar"/>
    <w:uiPriority w:val="99"/>
    <w:unhideWhenUsed/>
    <w:rsid w:val="00F872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721D"/>
  </w:style>
  <w:style w:type="paragraph" w:styleId="Footer">
    <w:name w:val="footer"/>
    <w:basedOn w:val="Normal"/>
    <w:link w:val="FooterChar"/>
    <w:uiPriority w:val="99"/>
    <w:unhideWhenUsed/>
    <w:rsid w:val="00F872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72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6C63"/>
    <w:pPr>
      <w:ind w:left="720"/>
      <w:contextualSpacing/>
    </w:pPr>
  </w:style>
  <w:style w:type="paragraph" w:styleId="NoSpacing">
    <w:name w:val="No Spacing"/>
    <w:link w:val="NoSpacingChar"/>
    <w:uiPriority w:val="1"/>
    <w:qFormat/>
    <w:rsid w:val="00FE6C63"/>
    <w:pPr>
      <w:spacing w:after="0" w:line="240" w:lineRule="auto"/>
    </w:pPr>
  </w:style>
  <w:style w:type="character" w:customStyle="1" w:styleId="NoSpacingChar">
    <w:name w:val="No Spacing Char"/>
    <w:basedOn w:val="DefaultParagraphFont"/>
    <w:link w:val="NoSpacing"/>
    <w:uiPriority w:val="1"/>
    <w:rsid w:val="00FE6C63"/>
  </w:style>
  <w:style w:type="paragraph" w:styleId="BalloonText">
    <w:name w:val="Balloon Text"/>
    <w:basedOn w:val="Normal"/>
    <w:link w:val="BalloonTextChar"/>
    <w:uiPriority w:val="99"/>
    <w:semiHidden/>
    <w:unhideWhenUsed/>
    <w:rsid w:val="00FE6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C63"/>
    <w:rPr>
      <w:rFonts w:ascii="Tahoma" w:hAnsi="Tahoma" w:cs="Tahoma"/>
      <w:sz w:val="16"/>
      <w:szCs w:val="16"/>
    </w:rPr>
  </w:style>
  <w:style w:type="paragraph" w:styleId="Bibliography">
    <w:name w:val="Bibliography"/>
    <w:basedOn w:val="Normal"/>
    <w:next w:val="Normal"/>
    <w:uiPriority w:val="37"/>
    <w:unhideWhenUsed/>
    <w:rsid w:val="00F740C6"/>
  </w:style>
  <w:style w:type="character" w:styleId="Emphasis">
    <w:name w:val="Emphasis"/>
    <w:basedOn w:val="DefaultParagraphFont"/>
    <w:uiPriority w:val="20"/>
    <w:qFormat/>
    <w:rsid w:val="00971875"/>
    <w:rPr>
      <w:i/>
      <w:iCs/>
    </w:rPr>
  </w:style>
  <w:style w:type="paragraph" w:styleId="Header">
    <w:name w:val="header"/>
    <w:basedOn w:val="Normal"/>
    <w:link w:val="HeaderChar"/>
    <w:uiPriority w:val="99"/>
    <w:unhideWhenUsed/>
    <w:rsid w:val="00F872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721D"/>
  </w:style>
  <w:style w:type="paragraph" w:styleId="Footer">
    <w:name w:val="footer"/>
    <w:basedOn w:val="Normal"/>
    <w:link w:val="FooterChar"/>
    <w:uiPriority w:val="99"/>
    <w:unhideWhenUsed/>
    <w:rsid w:val="00F872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72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Ben89</b:Tag>
    <b:SourceType>Misc</b:SourceType>
    <b:Guid>{FC5807CE-F801-4626-8E13-BA42436CD42A}</b:Guid>
    <b:Author>
      <b:Author>
        <b:NameList>
          <b:Person>
            <b:Last>Bentham</b:Last>
            <b:First>Jeremy</b:First>
          </b:Person>
        </b:NameList>
      </b:Author>
    </b:Author>
    <b:Title>An Introduction to the Principles and Morals of Legislation</b:Title>
    <b:PublicationTitle>Value of a Lot of Pleasure or Pain How to be Measured</b:PublicationTitle>
    <b:Year>1789</b:Year>
    <b:URL>http://www.uri.edu/personal/szunjic/philos/util.htm</b:URL>
    <b:RefOrder>1</b:RefOrder>
  </b:Source>
  <b:Source>
    <b:Tag>Kan85</b:Tag>
    <b:SourceType>ElectronicSource</b:SourceType>
    <b:Guid>{773CCB25-9353-4E7A-98A9-C51531C082F4}</b:Guid>
    <b:Author>
      <b:Author>
        <b:NameList>
          <b:Person>
            <b:Last>Kant</b:Last>
            <b:First>Immanuel</b:First>
          </b:Person>
        </b:NameList>
      </b:Author>
    </b:Author>
    <b:Year>1785</b:Year>
    <b:YearAccessed>2013</b:YearAccessed>
    <b:MonthAccessed>October</b:MonthAccessed>
    <b:DayAccessed>27</b:DayAccessed>
    <b:URL>http://www.justiceharvard.org/resources/immanuel-kant-groundwork-for-the-metaphysics-of-morals-1785/</b:URL>
    <b:PublicationTitle>Groundwork for the Metaphysics of Morals</b:PublicationTitle>
    <b:RefOrder>2</b:RefOrder>
  </b:Source>
  <b:Source>
    <b:Tag>Gra13</b:Tag>
    <b:SourceType>InternetSite</b:SourceType>
    <b:Guid>{BD75D186-92EE-468B-9892-E3372F350F41}</b:Guid>
    <b:Title>Grand Ethiopian Renaissance Dam</b:Title>
    <b:Year>2013</b:Year>
    <b:YearAccessed>2013</b:YearAccessed>
    <b:MonthAccessed>October</b:MonthAccessed>
    <b:DayAccessed>27</b:DayAccessed>
    <b:URL>http://en.wikipedia.org/wiki/Grand_Ethiopian_Renaissance_Dam</b:URL>
    <b:RefOrder>3</b:RefOrder>
  </b:Source>
  <b:Source>
    <b:Tag>Puf91</b:Tag>
    <b:SourceType>BookSection</b:SourceType>
    <b:Guid>{EC7DBB60-1030-45F9-9982-50840C9709EC}</b:Guid>
    <b:Author>
      <b:Author>
        <b:NameList>
          <b:Person>
            <b:Last>Pufendorf</b:Last>
            <b:First>Samuel</b:First>
          </b:Person>
        </b:NameList>
      </b:Author>
      <b:BookAuthor>
        <b:NameList>
          <b:Person>
            <b:Last>Pufendorf</b:Last>
            <b:First>Samuel</b:First>
          </b:Person>
        </b:NameList>
      </b:BookAuthor>
    </b:Author>
    <b:Title>Ethics</b:Title>
    <b:Year>1691</b:Year>
    <b:URL>http://www.iep.utm.edu/ethics/</b:URL>
    <b:BookTitle>The Whole Duty of Man according to the Law of Nature </b:BookTitle>
    <b:City>London</b:City>
    <b:RefOrder>4</b:RefOrder>
  </b:Source>
  <b:Source>
    <b:Tag>Loc13</b:Tag>
    <b:SourceType>ElectronicSource</b:SourceType>
    <b:Guid>{07A6A0FC-21E5-4B35-94EE-766773B893A0}</b:Guid>
    <b:Title>Ethics/Duty Theories</b:Title>
    <b:Year>1689</b:Year>
    <b:Author>
      <b:Author>
        <b:NameList>
          <b:Person>
            <b:Last>Locke</b:Last>
            <b:First>John</b:First>
          </b:Person>
        </b:NameList>
      </b:Author>
    </b:Author>
    <b:URL>http://www.iep.utm.edu/ethics/</b:URL>
    <b:PublicationTitle>Two Treatises of Government</b:PublicationTitle>
    <b:RefOrder>5</b:RefOrder>
  </b:Source>
  <b:Source>
    <b:Tag>Ros30</b:Tag>
    <b:SourceType>Misc</b:SourceType>
    <b:Guid>{25A78042-0615-4008-BFD0-AA7BF3321F32}</b:Guid>
    <b:Author>
      <b:Author>
        <b:NameList>
          <b:Person>
            <b:Last>Ross</b:Last>
            <b:First>W.D.</b:First>
          </b:Person>
        </b:NameList>
      </b:Author>
    </b:Author>
    <b:Title>The Right and the Good</b:Title>
    <b:PublicationTitle>Deontological Pluralism and Prima Facie Duties</b:PublicationTitle>
    <b:Year>1930</b:Year>
    <b:Publisher>Oxford University Press</b:Publisher>
    <b:URL>http://www.iep.utm.edu/ross-wd/</b:URL>
    <b:RefOrder>6</b:RefOrder>
  </b:Source>
  <b:Source>
    <b:Tag>Wor12</b:Tag>
    <b:SourceType>Misc</b:SourceType>
    <b:Guid>{46713E67-6CD4-4872-AA0D-71FF956862CD}</b:Guid>
    <b:Author>
      <b:Author>
        <b:Corporate>World Health Organization</b:Corporate>
      </b:Author>
    </b:Author>
    <b:Title>Country Cooperation Strategy</b:Title>
    <b:PublicationTitle>Health and Development</b:PublicationTitle>
    <b:Year>2012</b:Year>
    <b:Month>May</b:Month>
    <b:Day>17</b:Day>
    <b:RefOrder>7</b:RefOrder>
  </b:Source>
  <b:Source>
    <b:Tag>Aqury</b:Tag>
    <b:SourceType>Misc</b:SourceType>
    <b:Guid>{77649AFF-64D3-4921-8EF3-E8F5CE6E2337}</b:Guid>
    <b:Author>
      <b:Author>
        <b:NameList>
          <b:Person>
            <b:Last>Aquinas</b:Last>
            <b:First>Thomas</b:First>
          </b:Person>
        </b:NameList>
      </b:Author>
    </b:Author>
    <b:Title>Summa Theologica (II-II, Qu. 64, Art.7)</b:Title>
    <b:Year>16th Century</b:Year>
    <b:URL>http://plato.stanford.edu/entries/double-effect/</b:URL>
    <b:RefOrder>8</b:RefOrder>
  </b:Source>
  <b:Source>
    <b:Tag>Uni11</b:Tag>
    <b:SourceType>InternetSite</b:SourceType>
    <b:Guid>{70CFC89C-6595-4C0A-B2C7-9A639D639BD7}</b:Guid>
    <b:Title>The Decline of the Nile crocodile</b:Title>
    <b:Year>2011</b:Year>
    <b:Month>January</b:Month>
    <b:Author>
      <b:Author>
        <b:Corporate>University of Pretoria Library</b:Corporate>
      </b:Author>
    </b:Author>
    <b:URL>http://repository.up.ac.za/handle/2263/15965</b:URL>
    <b:RefOrder>9</b:RefOrder>
  </b:Source>
  <b:Source>
    <b:Tag>Mil61</b:Tag>
    <b:SourceType>Misc</b:SourceType>
    <b:Guid>{9F54B51D-F2D0-4C9F-89B7-7F44574A70EC}</b:Guid>
    <b:Author>
      <b:Author>
        <b:NameList>
          <b:Person>
            <b:Last>Mill</b:Last>
            <b:First>John</b:First>
            <b:Middle>Stuart</b:Middle>
          </b:Person>
        </b:NameList>
      </b:Author>
    </b:Author>
    <b:Title>Utilitarianism</b:Title>
    <b:Year>1861</b:Year>
    <b:YearAccessed>2013</b:YearAccessed>
    <b:MonthAccessed>October</b:MonthAccessed>
    <b:DayAccessed>27</b:DayAccessed>
    <b:URL>http://en.wikipedia.org/wiki/Rule_utilitarianism</b:URL>
    <b:RefOrder>10</b:RefOrder>
  </b:Source>
</b:Sources>
</file>

<file path=customXml/itemProps1.xml><?xml version="1.0" encoding="utf-8"?>
<ds:datastoreItem xmlns:ds="http://schemas.openxmlformats.org/officeDocument/2006/customXml" ds:itemID="{BB2738EE-02C1-4230-9C82-77D9FE555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15</Pages>
  <Words>8340</Words>
  <Characters>4754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Current Events, Ethics, Ethiopia, Dam</dc:subject>
  <dc:creator>W Levitt MD</dc:creator>
  <cp:lastModifiedBy>WL</cp:lastModifiedBy>
  <cp:revision>26</cp:revision>
  <cp:lastPrinted>2017-04-13T16:49:00Z</cp:lastPrinted>
  <dcterms:created xsi:type="dcterms:W3CDTF">2017-04-13T16:37:00Z</dcterms:created>
  <dcterms:modified xsi:type="dcterms:W3CDTF">2017-06-1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9c3419d3-0ee1-386d-a163-c6502e1a9b30</vt:lpwstr>
  </property>
</Properties>
</file>